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6164F0" w14:textId="77777777" w:rsidR="00A7588F" w:rsidRPr="0007590C" w:rsidRDefault="00A7588F" w:rsidP="00357560">
      <w:pPr>
        <w:pStyle w:val="Heading1"/>
        <w:rPr>
          <w:rFonts w:ascii="Times New Roman" w:hAnsi="Times New Roman" w:cs="Times New Roman"/>
          <w:b/>
          <w:color w:val="auto"/>
          <w:sz w:val="24"/>
          <w:szCs w:val="24"/>
        </w:rPr>
        <w:sectPr w:rsidR="00A7588F" w:rsidRPr="0007590C" w:rsidSect="00C33B61">
          <w:headerReference w:type="first" r:id="rId8"/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14:paraId="446A2C5F" w14:textId="77777777" w:rsidR="003215AC" w:rsidRPr="0007590C" w:rsidRDefault="00DF46A1" w:rsidP="00357560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148474419"/>
      <w:r w:rsidRPr="0007590C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DAFTAR PUSTAKA</w:t>
      </w:r>
      <w:bookmarkEnd w:id="0"/>
    </w:p>
    <w:p w14:paraId="3835028B" w14:textId="77777777" w:rsidR="00DF46A1" w:rsidRPr="0007590C" w:rsidRDefault="00DF46A1" w:rsidP="00DF46A1">
      <w:pPr>
        <w:rPr>
          <w:rFonts w:ascii="Times New Roman" w:hAnsi="Times New Roman" w:cs="Times New Roman"/>
          <w:sz w:val="24"/>
          <w:szCs w:val="24"/>
        </w:rPr>
      </w:pPr>
    </w:p>
    <w:p w14:paraId="64AF53A7" w14:textId="77777777" w:rsidR="00315CF6" w:rsidRPr="0007590C" w:rsidRDefault="00457549" w:rsidP="00CE4ECB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15CF6" w:rsidRPr="00315CF6">
        <w:rPr>
          <w:rFonts w:ascii="Times New Roman" w:hAnsi="Times New Roman" w:cs="Times New Roman"/>
          <w:sz w:val="24"/>
          <w:szCs w:val="24"/>
        </w:rPr>
        <w:t xml:space="preserve"> </w:t>
      </w:r>
      <w:r w:rsidR="00315CF6" w:rsidRPr="0007590C">
        <w:rPr>
          <w:rFonts w:ascii="Times New Roman" w:hAnsi="Times New Roman" w:cs="Times New Roman"/>
          <w:sz w:val="24"/>
          <w:szCs w:val="24"/>
        </w:rPr>
        <w:t xml:space="preserve">Abdullah, N., Sapiri, M., dan Setiawan, L. (2021). “Pengaruh Penerapan </w:t>
      </w:r>
      <w:r w:rsidR="00315CF6" w:rsidRPr="0007590C">
        <w:rPr>
          <w:rFonts w:ascii="Times New Roman" w:hAnsi="Times New Roman" w:cs="Times New Roman"/>
          <w:i/>
          <w:sz w:val="24"/>
          <w:szCs w:val="24"/>
        </w:rPr>
        <w:t>Green Accounting</w:t>
      </w:r>
      <w:r w:rsidR="00315CF6" w:rsidRPr="0007590C">
        <w:rPr>
          <w:rFonts w:ascii="Times New Roman" w:hAnsi="Times New Roman" w:cs="Times New Roman"/>
          <w:sz w:val="24"/>
          <w:szCs w:val="24"/>
        </w:rPr>
        <w:t xml:space="preserve"> Terhadap Profitabilitas pada PD. Aneka Usaha Kolaka.” </w:t>
      </w:r>
      <w:r w:rsidR="00315CF6" w:rsidRPr="0007590C">
        <w:rPr>
          <w:rFonts w:ascii="Times New Roman" w:hAnsi="Times New Roman" w:cs="Times New Roman"/>
          <w:i/>
          <w:sz w:val="24"/>
          <w:szCs w:val="24"/>
        </w:rPr>
        <w:t xml:space="preserve">Economic Bosowa Jurnal </w:t>
      </w:r>
      <w:r w:rsidR="00315CF6" w:rsidRPr="0007590C">
        <w:rPr>
          <w:rFonts w:ascii="Times New Roman" w:hAnsi="Times New Roman" w:cs="Times New Roman"/>
          <w:sz w:val="24"/>
          <w:szCs w:val="24"/>
        </w:rPr>
        <w:t xml:space="preserve">7(3): 62-72 </w:t>
      </w:r>
    </w:p>
    <w:p w14:paraId="3529209C" w14:textId="77777777" w:rsidR="00457549" w:rsidRPr="00457549" w:rsidRDefault="00315CF6" w:rsidP="00352F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Adita, A., dan Wisnu Mawardi. (2018). “Pengaruh Struktur Modal, </w:t>
      </w:r>
      <w:r w:rsidRPr="0007590C">
        <w:rPr>
          <w:rFonts w:ascii="Times New Roman" w:hAnsi="Times New Roman" w:cs="Times New Roman"/>
          <w:i/>
          <w:sz w:val="24"/>
          <w:szCs w:val="24"/>
        </w:rPr>
        <w:t>Total Assets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Turnover</w:t>
      </w:r>
      <w:r w:rsidRPr="0007590C">
        <w:rPr>
          <w:rFonts w:ascii="Times New Roman" w:hAnsi="Times New Roman" w:cs="Times New Roman"/>
          <w:sz w:val="24"/>
          <w:szCs w:val="24"/>
        </w:rPr>
        <w:t xml:space="preserve"> dan Likuiditas Terhadap Nilai Perusahaan dengan Profitabilitas Sebagai Variabel Intervening (Studi Empiris Pada Perusahaan Real Estate dan Properti yang Terdaftar di BEI Periode 2013-2016)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Jurnal Studi Manajemen </w:t>
      </w:r>
      <w:r w:rsidRPr="0007590C">
        <w:rPr>
          <w:rFonts w:ascii="Times New Roman" w:hAnsi="Times New Roman" w:cs="Times New Roman"/>
          <w:sz w:val="24"/>
          <w:szCs w:val="24"/>
        </w:rPr>
        <w:t>15(1):14</w:t>
      </w:r>
      <w:r w:rsidRPr="0007590C">
        <w:rPr>
          <w:rFonts w:ascii="Times New Roman" w:hAnsi="Times New Roman" w:cs="Times New Roman"/>
          <w:i/>
          <w:sz w:val="24"/>
          <w:szCs w:val="24"/>
        </w:rPr>
        <w:t>.</w:t>
      </w:r>
    </w:p>
    <w:p w14:paraId="05D4CC94" w14:textId="77777777" w:rsidR="00315CF6" w:rsidRPr="0007590C" w:rsidRDefault="00315CF6" w:rsidP="00352F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7590C">
        <w:rPr>
          <w:rFonts w:ascii="Times New Roman" w:hAnsi="Times New Roman" w:cs="Times New Roman"/>
          <w:noProof/>
          <w:sz w:val="24"/>
          <w:szCs w:val="24"/>
        </w:rPr>
        <w:t xml:space="preserve">Adriana, W. A. (2013). Pengaruh Penerapa Green Accounting Terhadap Kinerja Keuangan Perusahaan. </w:t>
      </w:r>
      <w:r w:rsidRPr="0007590C">
        <w:rPr>
          <w:rFonts w:ascii="Times New Roman" w:hAnsi="Times New Roman" w:cs="Times New Roman"/>
          <w:i/>
          <w:iCs/>
          <w:noProof/>
          <w:sz w:val="24"/>
          <w:szCs w:val="24"/>
        </w:rPr>
        <w:t>Universita Islam Negeri Raden Intan Lampung</w:t>
      </w:r>
      <w:r w:rsidRPr="0007590C">
        <w:rPr>
          <w:rFonts w:ascii="Times New Roman" w:hAnsi="Times New Roman" w:cs="Times New Roman"/>
          <w:noProof/>
          <w:sz w:val="24"/>
          <w:szCs w:val="24"/>
        </w:rPr>
        <w:t>, 12–26.</w:t>
      </w:r>
    </w:p>
    <w:p w14:paraId="4FB8FD51" w14:textId="77777777" w:rsidR="007E397C" w:rsidRPr="0007590C" w:rsidRDefault="007E397C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Agung, F. (2020). “Ini Alasan Sinar Mas Argo (SMAR) Merugi RP. 1,96 Triliun di Kuartal I-2020.” Diunduh [Desember 2020] </w:t>
      </w:r>
      <w:hyperlink r:id="rId9" w:history="1">
        <w:r w:rsidRPr="0007590C">
          <w:rPr>
            <w:rStyle w:val="Hyperlink"/>
            <w:rFonts w:ascii="Times New Roman" w:hAnsi="Times New Roman" w:cs="Times New Roman"/>
            <w:sz w:val="24"/>
            <w:szCs w:val="24"/>
          </w:rPr>
          <w:t>https://investasi.kontan.co.id/news/ini-alasan-sinar-mas-argo-sinar-merugi-rp-196-triliun-di-kuartal-i-2020/</w:t>
        </w:r>
      </w:hyperlink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DAE512" w14:textId="77777777" w:rsidR="00457549" w:rsidRPr="00457549" w:rsidRDefault="007E397C" w:rsidP="00352F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Ahmad. (2021). “Rasio Profitabilitas: Pengertian, Fungsi, Tujuan, dan Jenis.” </w:t>
      </w:r>
      <w:hyperlink r:id="rId10" w:history="1">
        <w:r w:rsidRPr="0007590C">
          <w:rPr>
            <w:rStyle w:val="Hyperlink"/>
            <w:rFonts w:ascii="Times New Roman" w:hAnsi="Times New Roman" w:cs="Times New Roman"/>
            <w:sz w:val="24"/>
            <w:szCs w:val="24"/>
          </w:rPr>
          <w:t>https://www.gramedia.com/literasi/rasio-profitabilitas/</w:t>
        </w:r>
      </w:hyperlink>
      <w:r w:rsidR="00457549" w:rsidRPr="00457549">
        <w:rPr>
          <w:rFonts w:ascii="Times New Roman" w:hAnsi="Times New Roman" w:cs="Times New Roman"/>
          <w:noProof/>
          <w:sz w:val="24"/>
          <w:szCs w:val="24"/>
        </w:rPr>
        <w:t xml:space="preserve">Anam, Hairul. 2021. “Pengungkapan Corporate Social Responsibility.” </w:t>
      </w:r>
      <w:r w:rsidR="00457549" w:rsidRPr="00457549">
        <w:rPr>
          <w:rFonts w:ascii="Times New Roman" w:hAnsi="Times New Roman" w:cs="Times New Roman"/>
          <w:i/>
          <w:iCs/>
          <w:noProof/>
          <w:sz w:val="24"/>
          <w:szCs w:val="24"/>
        </w:rPr>
        <w:t>Jurnal GeoEkonomi</w:t>
      </w:r>
      <w:r w:rsidR="00457549" w:rsidRPr="00457549">
        <w:rPr>
          <w:rFonts w:ascii="Times New Roman" w:hAnsi="Times New Roman" w:cs="Times New Roman"/>
          <w:noProof/>
          <w:sz w:val="24"/>
          <w:szCs w:val="24"/>
        </w:rPr>
        <w:t xml:space="preserve"> 12(1): 38–52.</w:t>
      </w:r>
    </w:p>
    <w:p w14:paraId="16929272" w14:textId="77777777" w:rsidR="007F00BB" w:rsidRPr="0007590C" w:rsidRDefault="007F00B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Andrianto, R. (2022). “Klhk Bidik Tersangka Korporasi Kasus Pencemaran Lingkungan Riau”. Diunduh [September 2022]. </w:t>
      </w:r>
      <w:hyperlink r:id="rId11" w:history="1">
        <w:r w:rsidRPr="0007590C">
          <w:rPr>
            <w:rStyle w:val="Hyperlink"/>
            <w:rFonts w:ascii="Times New Roman" w:hAnsi="Times New Roman" w:cs="Times New Roman"/>
            <w:sz w:val="24"/>
            <w:szCs w:val="24"/>
          </w:rPr>
          <w:t>https://www.cnnindonesia.com/nasional/20220909131333-12-845629/klhk-bidik-tesangka-korporasi-kasus-pencemaran-lingkungan-riau/amp</w:t>
        </w:r>
      </w:hyperlink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008EE04" w14:textId="77777777" w:rsidR="007E397C" w:rsidRPr="0007590C" w:rsidRDefault="007E397C" w:rsidP="00352F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7590C">
        <w:rPr>
          <w:rFonts w:ascii="Times New Roman" w:hAnsi="Times New Roman" w:cs="Times New Roman"/>
          <w:noProof/>
          <w:sz w:val="24"/>
          <w:szCs w:val="24"/>
        </w:rPr>
        <w:t xml:space="preserve">Angelina, M., &amp; Nursasi, E. (2021). </w:t>
      </w:r>
      <w:r w:rsidRPr="0007590C">
        <w:rPr>
          <w:rFonts w:ascii="Times New Roman" w:hAnsi="Times New Roman" w:cs="Times New Roman"/>
          <w:i/>
          <w:iCs/>
          <w:noProof/>
          <w:sz w:val="24"/>
          <w:szCs w:val="24"/>
        </w:rPr>
        <w:t>Pengaruh Penerapan Green Accounting dan Kinerja Lingkungan Terhadap Kinerja Keuangan Perusahaan</w:t>
      </w:r>
      <w:r w:rsidRPr="0007590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7590C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07590C">
        <w:rPr>
          <w:rFonts w:ascii="Times New Roman" w:hAnsi="Times New Roman" w:cs="Times New Roman"/>
          <w:noProof/>
          <w:sz w:val="24"/>
          <w:szCs w:val="24"/>
        </w:rPr>
        <w:t>(2), 211–224.</w:t>
      </w:r>
    </w:p>
    <w:p w14:paraId="419FD7AF" w14:textId="77777777" w:rsidR="007E397C" w:rsidRPr="0007590C" w:rsidRDefault="007E397C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Anggelita, L., dan Lusmeida, H. (2018). “Analisis Pengaruh </w:t>
      </w:r>
      <w:r w:rsidRPr="0007590C">
        <w:rPr>
          <w:rFonts w:ascii="Times New Roman" w:hAnsi="Times New Roman" w:cs="Times New Roman"/>
          <w:i/>
          <w:sz w:val="24"/>
          <w:szCs w:val="24"/>
        </w:rPr>
        <w:t>Corporate 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Perusahaaan Perbankan Periode 2012-2016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The National Conferences Management and Business </w:t>
      </w:r>
      <w:r w:rsidRPr="0007590C">
        <w:rPr>
          <w:rFonts w:ascii="Times New Roman" w:hAnsi="Times New Roman" w:cs="Times New Roman"/>
          <w:sz w:val="24"/>
          <w:szCs w:val="24"/>
        </w:rPr>
        <w:t xml:space="preserve">(40): 46-62. </w:t>
      </w:r>
    </w:p>
    <w:p w14:paraId="2C223250" w14:textId="77777777" w:rsidR="007E397C" w:rsidRPr="0007590C" w:rsidRDefault="007E397C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>Anlia, S, H., dan Bethry, V. L. (2021). Kinerja Keuangan Perusahaan Jakarta Islamic Index di Masa Pandemi Covid-19.” Insania: 108-11.</w:t>
      </w:r>
    </w:p>
    <w:p w14:paraId="36F0E375" w14:textId="77777777" w:rsidR="007E397C" w:rsidRDefault="007E397C" w:rsidP="00352F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Annas, L., dan  Nur Hamidin, M. I. (2021). Pengaruh Biaya Lingkungan dan Kinerja Lingkungan Terhadap Profitabilitas Pada Perusahaan Manufaktur yang Terdaftar di Bursa Efek Indonesia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Kompak: Jurnal Ilmiah Komputerisasi Akuntansi </w:t>
      </w:r>
      <w:r w:rsidRPr="0007590C">
        <w:rPr>
          <w:rFonts w:ascii="Times New Roman" w:hAnsi="Times New Roman" w:cs="Times New Roman"/>
          <w:sz w:val="24"/>
          <w:szCs w:val="24"/>
        </w:rPr>
        <w:t>14(1): 196-204</w:t>
      </w:r>
    </w:p>
    <w:p w14:paraId="5252C26A" w14:textId="77777777" w:rsidR="00457549" w:rsidRDefault="007F00BB" w:rsidP="00352FB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Asjuwita, M., dan Agustin, H. (2020). “Pengaruh Kinerja Lingkungan dan Biaya Lingkungan Terhadap Profitabilitas pada Perusahaan Manufaktur Yang Terdaftar di Bursa Efek Indonesia Tahun 2014-2018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Jurnal Eksplorasi </w:t>
      </w:r>
      <w:r w:rsidRPr="0007590C">
        <w:rPr>
          <w:rFonts w:ascii="Times New Roman" w:hAnsi="Times New Roman" w:cs="Times New Roman"/>
          <w:i/>
          <w:sz w:val="24"/>
          <w:szCs w:val="24"/>
        </w:rPr>
        <w:lastRenderedPageBreak/>
        <w:t>Akuntansi</w:t>
      </w:r>
      <w:r w:rsidRPr="0007590C">
        <w:rPr>
          <w:rFonts w:ascii="Times New Roman" w:hAnsi="Times New Roman" w:cs="Times New Roman"/>
          <w:sz w:val="24"/>
          <w:szCs w:val="24"/>
        </w:rPr>
        <w:t xml:space="preserve"> 2(3): 3327-45.</w:t>
      </w:r>
      <w:r w:rsidR="00457549" w:rsidRPr="00457549">
        <w:rPr>
          <w:rFonts w:ascii="Times New Roman" w:hAnsi="Times New Roman" w:cs="Times New Roman"/>
          <w:noProof/>
          <w:sz w:val="24"/>
          <w:szCs w:val="24"/>
        </w:rPr>
        <w:t xml:space="preserve">Brigham, E. F. dan J.F. Houston. 2019. “Dasar-dasar Manajemen Keuangan.” </w:t>
      </w:r>
      <w:r w:rsidR="00457549" w:rsidRPr="00457549">
        <w:rPr>
          <w:rFonts w:ascii="Times New Roman" w:hAnsi="Times New Roman" w:cs="Times New Roman"/>
          <w:i/>
          <w:iCs/>
          <w:noProof/>
          <w:sz w:val="24"/>
          <w:szCs w:val="24"/>
        </w:rPr>
        <w:t>Jakarta: Salemba Empat</w:t>
      </w:r>
      <w:r w:rsidR="00457549" w:rsidRPr="00457549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BF93E37" w14:textId="77777777" w:rsidR="00903735" w:rsidRPr="00457549" w:rsidRDefault="0090373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righam, E</w:t>
      </w:r>
      <w:r w:rsidR="00E619A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F., dan Houston, J. </w:t>
      </w:r>
      <w:r w:rsidR="00E619A4">
        <w:rPr>
          <w:rFonts w:ascii="Times New Roman" w:hAnsi="Times New Roman" w:cs="Times New Roman"/>
          <w:sz w:val="24"/>
          <w:szCs w:val="24"/>
        </w:rPr>
        <w:t xml:space="preserve">F. (2019). "Dasar-dasar Manajemen Keuangan." </w:t>
      </w:r>
      <w:r w:rsidR="00E619A4" w:rsidRPr="00E619A4">
        <w:rPr>
          <w:rFonts w:ascii="Times New Roman" w:hAnsi="Times New Roman" w:cs="Times New Roman"/>
          <w:i/>
          <w:sz w:val="24"/>
          <w:szCs w:val="24"/>
        </w:rPr>
        <w:t>Jakarta: Salemba Empat.</w:t>
      </w:r>
    </w:p>
    <w:p w14:paraId="33D4986D" w14:textId="77777777" w:rsidR="004F58F1" w:rsidRPr="0007590C" w:rsidRDefault="004F58F1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Buana, V. A. (2015). “Pengaruh </w:t>
      </w:r>
      <w:r w:rsidRPr="0007590C">
        <w:rPr>
          <w:rFonts w:ascii="Times New Roman" w:hAnsi="Times New Roman" w:cs="Times New Roman"/>
          <w:i/>
          <w:sz w:val="24"/>
          <w:szCs w:val="24"/>
        </w:rPr>
        <w:t>Environmental Cost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dan Nilai Perusahaan (Studi pada Perusahaan Kimia </w:t>
      </w:r>
      <w:r w:rsidRPr="0007590C">
        <w:rPr>
          <w:rFonts w:ascii="Times New Roman" w:hAnsi="Times New Roman" w:cs="Times New Roman"/>
          <w:i/>
          <w:sz w:val="24"/>
          <w:szCs w:val="24"/>
        </w:rPr>
        <w:t>First Section</w:t>
      </w:r>
      <w:r w:rsidRPr="0007590C">
        <w:rPr>
          <w:rFonts w:ascii="Times New Roman" w:hAnsi="Times New Roman" w:cs="Times New Roman"/>
          <w:sz w:val="24"/>
          <w:szCs w:val="24"/>
        </w:rPr>
        <w:t xml:space="preserve"> yang Terdaftar di </w:t>
      </w:r>
      <w:r w:rsidRPr="0007590C">
        <w:rPr>
          <w:rFonts w:ascii="Times New Roman" w:hAnsi="Times New Roman" w:cs="Times New Roman"/>
          <w:i/>
          <w:sz w:val="24"/>
          <w:szCs w:val="24"/>
        </w:rPr>
        <w:t>Japan Exchange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Group</w:t>
      </w:r>
      <w:r w:rsidRPr="0007590C">
        <w:rPr>
          <w:rFonts w:ascii="Times New Roman" w:hAnsi="Times New Roman" w:cs="Times New Roman"/>
          <w:sz w:val="24"/>
          <w:szCs w:val="24"/>
        </w:rPr>
        <w:t xml:space="preserve"> Periode 2013-2015).” 50(1): 46-55.</w:t>
      </w:r>
    </w:p>
    <w:p w14:paraId="7DE85C45" w14:textId="77777777" w:rsidR="004F58F1" w:rsidRPr="0007590C" w:rsidRDefault="004F58F1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Chasbiandani, T., Rizal, N., dan Satria, I. (2019). “Penerapan </w:t>
      </w:r>
      <w:r w:rsidRPr="0007590C">
        <w:rPr>
          <w:rFonts w:ascii="Times New Roman" w:hAnsi="Times New Roman" w:cs="Times New Roman"/>
          <w:i/>
          <w:sz w:val="24"/>
          <w:szCs w:val="24"/>
        </w:rPr>
        <w:t>Green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Perusahaan di Indonesia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Afre (Accounting And Financial Review) </w:t>
      </w:r>
      <w:r w:rsidRPr="0007590C">
        <w:rPr>
          <w:rFonts w:ascii="Times New Roman" w:hAnsi="Times New Roman" w:cs="Times New Roman"/>
          <w:sz w:val="24"/>
          <w:szCs w:val="24"/>
        </w:rPr>
        <w:t>2(2): 126-32.</w:t>
      </w:r>
    </w:p>
    <w:p w14:paraId="5628B8A1" w14:textId="77777777" w:rsidR="004F58F1" w:rsidRPr="0007590C" w:rsidRDefault="004F58F1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>Dachi, C</w:t>
      </w:r>
      <w:r w:rsidR="00E619A4">
        <w:rPr>
          <w:rFonts w:ascii="Times New Roman" w:hAnsi="Times New Roman" w:cs="Times New Roman"/>
          <w:sz w:val="24"/>
          <w:szCs w:val="24"/>
        </w:rPr>
        <w:t>.</w:t>
      </w:r>
      <w:r w:rsidRPr="0007590C">
        <w:rPr>
          <w:rFonts w:ascii="Times New Roman" w:hAnsi="Times New Roman" w:cs="Times New Roman"/>
          <w:sz w:val="24"/>
          <w:szCs w:val="24"/>
        </w:rPr>
        <w:t xml:space="preserve"> S., dan Djakman, C. D. (2020). “Penerapan Stakeholder Engagement dalam Corporate Social Responsibility: Studi Kasus pada Rumah Sakit Mata X.” Jurnal Riset Akuntansi dan Keuangan 8(2): 291-306.</w:t>
      </w:r>
    </w:p>
    <w:p w14:paraId="733FD22D" w14:textId="77777777" w:rsidR="004F58F1" w:rsidRDefault="004F58F1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Dwi, R., dan Dhevi, K. (2022). “Pengaruh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Corporate Social Responsibility </w:t>
      </w:r>
      <w:r w:rsidRPr="0007590C">
        <w:rPr>
          <w:rFonts w:ascii="Times New Roman" w:hAnsi="Times New Roman" w:cs="Times New Roman"/>
          <w:sz w:val="24"/>
          <w:szCs w:val="24"/>
        </w:rPr>
        <w:t xml:space="preserve">dan </w:t>
      </w:r>
      <w:r w:rsidRPr="0007590C">
        <w:rPr>
          <w:rFonts w:ascii="Times New Roman" w:hAnsi="Times New Roman" w:cs="Times New Roman"/>
          <w:i/>
          <w:sz w:val="24"/>
          <w:szCs w:val="24"/>
        </w:rPr>
        <w:t>Good Corporate Governance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Perusahaan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Ilmu dan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Riset Akuntansi</w:t>
      </w:r>
      <w:r w:rsidRPr="0007590C">
        <w:rPr>
          <w:rFonts w:ascii="Times New Roman" w:hAnsi="Times New Roman" w:cs="Times New Roman"/>
          <w:sz w:val="24"/>
          <w:szCs w:val="24"/>
        </w:rPr>
        <w:t xml:space="preserve"> 11(12).</w:t>
      </w:r>
    </w:p>
    <w:p w14:paraId="726EF272" w14:textId="77777777" w:rsidR="006579E4" w:rsidRPr="0007590C" w:rsidRDefault="006579E4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Fadliansyah, M. E., dan Sutiawan, I. (2019). “Mentan: Sektor Perkebunan bisa Tingkatkan Devisa Negara.”  Diunduh [November 2019] </w:t>
      </w:r>
      <w:hyperlink r:id="rId12" w:history="1">
        <w:r w:rsidRPr="0007590C">
          <w:rPr>
            <w:rStyle w:val="Hyperlink"/>
            <w:rFonts w:ascii="Times New Roman" w:hAnsi="Times New Roman" w:cs="Times New Roman"/>
            <w:sz w:val="24"/>
            <w:szCs w:val="24"/>
          </w:rPr>
          <w:t>https://www.gatra.com/detail/news/454618/ekonomi//mentan-sektor-perkebunan-bisatingkatkan-devisa-negara/</w:t>
        </w:r>
      </w:hyperlink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57E10C" w14:textId="77777777" w:rsidR="004F58F1" w:rsidRPr="0007590C" w:rsidRDefault="004F58F1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Firdaus, I., dan Rohdiyarti, M. P. (2021). “Pengaruh Harga Saham,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Debt to Equity Ratio, Return On Assets, </w:t>
      </w:r>
      <w:r w:rsidRPr="0007590C">
        <w:rPr>
          <w:rFonts w:ascii="Times New Roman" w:hAnsi="Times New Roman" w:cs="Times New Roman"/>
          <w:sz w:val="24"/>
          <w:szCs w:val="24"/>
        </w:rPr>
        <w:t xml:space="preserve">dan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Sales Growth </w:t>
      </w:r>
      <w:r w:rsidRPr="0007590C">
        <w:rPr>
          <w:rFonts w:ascii="Times New Roman" w:hAnsi="Times New Roman" w:cs="Times New Roman"/>
          <w:sz w:val="24"/>
          <w:szCs w:val="24"/>
        </w:rPr>
        <w:t>Terhadap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 Price Book Value</w:t>
      </w:r>
      <w:r w:rsidRPr="0007590C">
        <w:rPr>
          <w:rFonts w:ascii="Times New Roman" w:hAnsi="Times New Roman" w:cs="Times New Roman"/>
          <w:sz w:val="24"/>
          <w:szCs w:val="24"/>
        </w:rPr>
        <w:t xml:space="preserve"> (Studi Pada Sektor Pertanian yang tercatat di Bursa Efek Indonesia Periode 2013-2018)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Ekonom Manajemen Sistem Informasi</w:t>
      </w:r>
      <w:r w:rsidRPr="0007590C">
        <w:rPr>
          <w:rFonts w:ascii="Times New Roman" w:hAnsi="Times New Roman" w:cs="Times New Roman"/>
          <w:sz w:val="24"/>
          <w:szCs w:val="24"/>
        </w:rPr>
        <w:t xml:space="preserve"> 3(1): 35-51.</w:t>
      </w:r>
    </w:p>
    <w:p w14:paraId="376156E9" w14:textId="77777777" w:rsidR="004F58F1" w:rsidRPr="0007590C" w:rsidRDefault="004F58F1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>Frederick. (2010). “</w:t>
      </w:r>
      <w:r w:rsidRPr="0007590C">
        <w:rPr>
          <w:rFonts w:ascii="Times New Roman" w:hAnsi="Times New Roman" w:cs="Times New Roman"/>
          <w:i/>
          <w:sz w:val="24"/>
          <w:szCs w:val="24"/>
        </w:rPr>
        <w:t>Corporate 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Pada Nilai Perusahaan Klasifikasi Industri Agrikultur di Bursa Efek Indonesia .” </w:t>
      </w:r>
      <w:r w:rsidRPr="0007590C">
        <w:rPr>
          <w:rFonts w:ascii="Times New Roman" w:hAnsi="Times New Roman" w:cs="Times New Roman"/>
          <w:i/>
          <w:sz w:val="24"/>
          <w:szCs w:val="24"/>
        </w:rPr>
        <w:t>Ibusiness</w:t>
      </w:r>
      <w:r w:rsidRPr="0007590C">
        <w:rPr>
          <w:rFonts w:ascii="Times New Roman" w:hAnsi="Times New Roman" w:cs="Times New Roman"/>
          <w:sz w:val="24"/>
          <w:szCs w:val="24"/>
        </w:rPr>
        <w:t xml:space="preserve"> 06(03): 1-103.</w:t>
      </w:r>
    </w:p>
    <w:p w14:paraId="2C500269" w14:textId="77777777" w:rsidR="004F58F1" w:rsidRPr="0007590C" w:rsidRDefault="004F58F1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Ghozali, I. (2018). “Aplikasi Analisis Multivariate dengan Program IBM SPSS 25.” </w:t>
      </w:r>
      <w:r w:rsidRPr="0007590C">
        <w:rPr>
          <w:rFonts w:ascii="Times New Roman" w:hAnsi="Times New Roman" w:cs="Times New Roman"/>
          <w:i/>
          <w:sz w:val="24"/>
          <w:szCs w:val="24"/>
        </w:rPr>
        <w:t>Badan Penerbit Universitas Diponegoro: Semarang</w:t>
      </w:r>
      <w:r w:rsidRPr="0007590C">
        <w:rPr>
          <w:rFonts w:ascii="Times New Roman" w:hAnsi="Times New Roman" w:cs="Times New Roman"/>
          <w:sz w:val="24"/>
          <w:szCs w:val="24"/>
        </w:rPr>
        <w:t>.</w:t>
      </w:r>
    </w:p>
    <w:p w14:paraId="147940DA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Handriyani, N. L. I., dan Dewi, N. W. Y. (2022). “Pengaruh Aspek </w:t>
      </w:r>
      <w:r w:rsidRPr="0007590C">
        <w:rPr>
          <w:rFonts w:ascii="Times New Roman" w:hAnsi="Times New Roman" w:cs="Times New Roman"/>
          <w:i/>
          <w:sz w:val="24"/>
          <w:szCs w:val="24"/>
        </w:rPr>
        <w:t>Green 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pada Perusahaan Manufaktu yang Terdaftar di Bursa Efek Indonesia.” </w:t>
      </w:r>
      <w:r w:rsidRPr="0007590C">
        <w:rPr>
          <w:rFonts w:ascii="Times New Roman" w:hAnsi="Times New Roman" w:cs="Times New Roman"/>
          <w:i/>
          <w:sz w:val="24"/>
          <w:szCs w:val="24"/>
        </w:rPr>
        <w:t>Jimat (Jurnal Ilmiah Mahasiswa Akuntansi) Universitas Pendidikan Ganesha</w:t>
      </w:r>
      <w:r w:rsidRPr="0007590C">
        <w:rPr>
          <w:rFonts w:ascii="Times New Roman" w:hAnsi="Times New Roman" w:cs="Times New Roman"/>
          <w:sz w:val="24"/>
          <w:szCs w:val="24"/>
        </w:rPr>
        <w:t xml:space="preserve"> 13(2): 357-67. </w:t>
      </w:r>
    </w:p>
    <w:p w14:paraId="0AB9A259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>Hamidi. (2019). “</w:t>
      </w:r>
      <w:r w:rsidRPr="0007590C">
        <w:rPr>
          <w:rFonts w:ascii="Times New Roman" w:hAnsi="Times New Roman" w:cs="Times New Roman"/>
          <w:i/>
          <w:sz w:val="24"/>
          <w:szCs w:val="24"/>
        </w:rPr>
        <w:t>Green 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Encyclopedia Of Corporate Social Responsibility </w:t>
      </w:r>
      <w:r w:rsidRPr="0007590C">
        <w:rPr>
          <w:rFonts w:ascii="Times New Roman" w:hAnsi="Times New Roman" w:cs="Times New Roman"/>
          <w:sz w:val="24"/>
          <w:szCs w:val="24"/>
        </w:rPr>
        <w:t>6(2): 1286.</w:t>
      </w:r>
    </w:p>
    <w:p w14:paraId="0E95D7D3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Hasanah,  N. I., dan Musviyanti. (2022). “Pengaruh </w:t>
      </w:r>
      <w:r w:rsidRPr="0007590C">
        <w:rPr>
          <w:rFonts w:ascii="Times New Roman" w:hAnsi="Times New Roman" w:cs="Times New Roman"/>
          <w:i/>
          <w:sz w:val="24"/>
          <w:szCs w:val="24"/>
        </w:rPr>
        <w:t>Current Ratio, Debt to Assets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Ratio</w:t>
      </w:r>
      <w:r w:rsidRPr="0007590C">
        <w:rPr>
          <w:rFonts w:ascii="Times New Roman" w:hAnsi="Times New Roman" w:cs="Times New Roman"/>
          <w:sz w:val="24"/>
          <w:szCs w:val="24"/>
        </w:rPr>
        <w:t xml:space="preserve">, dan </w:t>
      </w:r>
      <w:r w:rsidRPr="0007590C">
        <w:rPr>
          <w:rFonts w:ascii="Times New Roman" w:hAnsi="Times New Roman" w:cs="Times New Roman"/>
          <w:i/>
          <w:sz w:val="24"/>
          <w:szCs w:val="24"/>
        </w:rPr>
        <w:t>Total Assets Turnover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</w:t>
      </w:r>
      <w:r w:rsidRPr="0007590C">
        <w:rPr>
          <w:rFonts w:ascii="Times New Roman" w:hAnsi="Times New Roman" w:cs="Times New Roman"/>
          <w:i/>
          <w:sz w:val="24"/>
          <w:szCs w:val="24"/>
        </w:rPr>
        <w:t>Return On Assets</w:t>
      </w:r>
      <w:r w:rsidRPr="0007590C">
        <w:rPr>
          <w:rFonts w:ascii="Times New Roman" w:hAnsi="Times New Roman" w:cs="Times New Roman"/>
          <w:sz w:val="24"/>
          <w:szCs w:val="24"/>
        </w:rPr>
        <w:t xml:space="preserve"> pada Perusahaan Sektor Pertanian yang terdaftar di Bursa Efek Indonesia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Ekonomi dan Manajemen</w:t>
      </w:r>
      <w:r w:rsidRPr="0007590C">
        <w:rPr>
          <w:rFonts w:ascii="Times New Roman" w:hAnsi="Times New Roman" w:cs="Times New Roman"/>
          <w:sz w:val="24"/>
          <w:szCs w:val="24"/>
        </w:rPr>
        <w:t xml:space="preserve"> 19(2): 499-505.</w:t>
      </w:r>
    </w:p>
    <w:p w14:paraId="25856291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lastRenderedPageBreak/>
        <w:t xml:space="preserve">Hidayah, I., Yulhendri., dan Susanti, N. (2022). “Peran Sektor Pertanian dalam Perekonomian Negara Maju dan Negara Berkembang: Sebuah Kajian Literatur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Salingka Nangari</w:t>
      </w:r>
      <w:r w:rsidRPr="0007590C">
        <w:rPr>
          <w:rFonts w:ascii="Times New Roman" w:hAnsi="Times New Roman" w:cs="Times New Roman"/>
          <w:sz w:val="24"/>
          <w:szCs w:val="24"/>
        </w:rPr>
        <w:t xml:space="preserve"> 1(1): 28-37.</w:t>
      </w:r>
    </w:p>
    <w:p w14:paraId="09230EE6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Heryanto, R. dan Julianto, A. (2017). “Pengaruh </w:t>
      </w:r>
      <w:r w:rsidRPr="0007590C">
        <w:rPr>
          <w:rFonts w:ascii="Times New Roman" w:hAnsi="Times New Roman" w:cs="Times New Roman"/>
          <w:i/>
          <w:sz w:val="24"/>
          <w:szCs w:val="24"/>
        </w:rPr>
        <w:t>Corporate 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Perusahaan.” </w:t>
      </w:r>
      <w:r w:rsidRPr="0007590C">
        <w:rPr>
          <w:rFonts w:ascii="Times New Roman" w:hAnsi="Times New Roman" w:cs="Times New Roman"/>
          <w:i/>
          <w:sz w:val="24"/>
          <w:szCs w:val="24"/>
        </w:rPr>
        <w:t>Diponegoro Journal Of 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 6(4): 1-8.</w:t>
      </w:r>
    </w:p>
    <w:p w14:paraId="20FF4634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Kasmir. (2019). “Analisis Laporan Keuangan.” </w:t>
      </w:r>
      <w:r w:rsidRPr="0007590C">
        <w:rPr>
          <w:rFonts w:ascii="Times New Roman" w:hAnsi="Times New Roman" w:cs="Times New Roman"/>
          <w:i/>
          <w:sz w:val="24"/>
          <w:szCs w:val="24"/>
        </w:rPr>
        <w:t>Jakarta: Raja Grafindo Persada.</w:t>
      </w:r>
    </w:p>
    <w:p w14:paraId="7C34F8A7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Khassanah, F. N. (2021). “Pengaruh </w:t>
      </w:r>
      <w:r w:rsidRPr="0007590C">
        <w:rPr>
          <w:rFonts w:ascii="Times New Roman" w:hAnsi="Times New Roman" w:cs="Times New Roman"/>
          <w:i/>
          <w:sz w:val="24"/>
          <w:szCs w:val="24"/>
        </w:rPr>
        <w:t>Total Assets Turnover</w:t>
      </w:r>
      <w:r w:rsidRPr="0007590C">
        <w:rPr>
          <w:rFonts w:ascii="Times New Roman" w:hAnsi="Times New Roman" w:cs="Times New Roman"/>
          <w:sz w:val="24"/>
          <w:szCs w:val="24"/>
        </w:rPr>
        <w:t xml:space="preserve"> dan </w:t>
      </w:r>
      <w:r w:rsidRPr="0007590C">
        <w:rPr>
          <w:rFonts w:ascii="Times New Roman" w:hAnsi="Times New Roman" w:cs="Times New Roman"/>
          <w:i/>
          <w:sz w:val="24"/>
          <w:szCs w:val="24"/>
        </w:rPr>
        <w:t>Current Ratio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</w:t>
      </w:r>
      <w:r w:rsidRPr="0007590C">
        <w:rPr>
          <w:rFonts w:ascii="Times New Roman" w:hAnsi="Times New Roman" w:cs="Times New Roman"/>
          <w:i/>
          <w:sz w:val="24"/>
          <w:szCs w:val="24"/>
        </w:rPr>
        <w:t>Return On Assets</w:t>
      </w:r>
      <w:r w:rsidRPr="0007590C">
        <w:rPr>
          <w:rFonts w:ascii="Times New Roman" w:hAnsi="Times New Roman" w:cs="Times New Roman"/>
          <w:sz w:val="24"/>
          <w:szCs w:val="24"/>
        </w:rPr>
        <w:t xml:space="preserve"> Pada Perusahaan Sub Sektor Makanan dan Minuman yang Terdaftar di Bursa Efek Indonesia Tahun 2016-2019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Ilmiah Mahasiswa Akuntansi</w:t>
      </w:r>
      <w:r w:rsidRPr="0007590C">
        <w:rPr>
          <w:rFonts w:ascii="Times New Roman" w:hAnsi="Times New Roman" w:cs="Times New Roman"/>
          <w:sz w:val="24"/>
          <w:szCs w:val="24"/>
        </w:rPr>
        <w:t xml:space="preserve"> 1(2): 106-22.</w:t>
      </w:r>
    </w:p>
    <w:p w14:paraId="17340E9D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Kusuma, I. (2020). “Pengaruh Ukuran Perusahaan dan Perputaran Total Aset Terhadap Nilai Perusahaan dengan Profitabilitas Sebagai Variabel Intervening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Jurnal Ilmiah Fakultas Ekonomi Dan Bisnis Universitas Widya Dharma Pontianak </w:t>
      </w:r>
      <w:r w:rsidRPr="0007590C">
        <w:rPr>
          <w:rFonts w:ascii="Times New Roman" w:hAnsi="Times New Roman" w:cs="Times New Roman"/>
          <w:sz w:val="24"/>
          <w:szCs w:val="24"/>
        </w:rPr>
        <w:t>11(2).</w:t>
      </w:r>
    </w:p>
    <w:p w14:paraId="43215EE6" w14:textId="77777777" w:rsidR="00457549" w:rsidRPr="00457549" w:rsidRDefault="00457549" w:rsidP="00352FB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57549">
        <w:rPr>
          <w:rFonts w:ascii="Times New Roman" w:hAnsi="Times New Roman" w:cs="Times New Roman"/>
          <w:noProof/>
          <w:sz w:val="24"/>
          <w:szCs w:val="24"/>
        </w:rPr>
        <w:t xml:space="preserve">Kuswanto, Randy. 2019. “Penerapan Standar Gri Dalam Laporan Keberlanjutan Di Indonesia: Sebuah Evaluasi.” </w:t>
      </w:r>
      <w:r w:rsidRPr="00457549">
        <w:rPr>
          <w:rFonts w:ascii="Times New Roman" w:hAnsi="Times New Roman" w:cs="Times New Roman"/>
          <w:i/>
          <w:iCs/>
          <w:noProof/>
          <w:sz w:val="24"/>
          <w:szCs w:val="24"/>
        </w:rPr>
        <w:t>Jurnal Bina Akuntansi</w:t>
      </w:r>
      <w:r w:rsidRPr="00457549">
        <w:rPr>
          <w:rFonts w:ascii="Times New Roman" w:hAnsi="Times New Roman" w:cs="Times New Roman"/>
          <w:noProof/>
          <w:sz w:val="24"/>
          <w:szCs w:val="24"/>
        </w:rPr>
        <w:t xml:space="preserve"> 6(2): 1–21.</w:t>
      </w:r>
    </w:p>
    <w:p w14:paraId="72426A6E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Lako, A. (2019). “Akuntansi Hijau: Isu, Teori, dan Aplikasi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Jakarta: Penerbit Salemba Empat. </w:t>
      </w:r>
    </w:p>
    <w:p w14:paraId="78F9E5BC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Latif, H. A. (2022). “Minim Pengawasan, Pencemaran Lingkungan Limbah di Sungai Terulang.” Diunduh [ Juni 2022] </w:t>
      </w:r>
      <w:hyperlink r:id="rId13" w:history="1">
        <w:r w:rsidRPr="0007590C">
          <w:rPr>
            <w:rStyle w:val="Hyperlink"/>
            <w:rFonts w:ascii="Times New Roman" w:hAnsi="Times New Roman" w:cs="Times New Roman"/>
            <w:sz w:val="24"/>
            <w:szCs w:val="24"/>
          </w:rPr>
          <w:t>https://kalteng.prokal.co/read/news/511772-minim-penawasan-pencemaran-limbah-di-sungai-terulang.html</w:t>
        </w:r>
      </w:hyperlink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EF4D2B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Lestari, R., Wangi, W. R., dan Nadira, F. A. (2020). “Pengaruh Penerapan </w:t>
      </w:r>
      <w:r w:rsidRPr="0007590C">
        <w:rPr>
          <w:rFonts w:ascii="Times New Roman" w:hAnsi="Times New Roman" w:cs="Times New Roman"/>
          <w:i/>
          <w:sz w:val="24"/>
          <w:szCs w:val="24"/>
        </w:rPr>
        <w:t>Green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Tingkat Profitabilitas Perusahaan.” </w:t>
      </w:r>
      <w:r w:rsidRPr="0007590C">
        <w:rPr>
          <w:rFonts w:ascii="Times New Roman" w:hAnsi="Times New Roman" w:cs="Times New Roman"/>
          <w:i/>
          <w:sz w:val="24"/>
          <w:szCs w:val="24"/>
        </w:rPr>
        <w:t>Kajian Akuntansi</w:t>
      </w:r>
      <w:r w:rsidRPr="0007590C">
        <w:rPr>
          <w:rFonts w:ascii="Times New Roman" w:hAnsi="Times New Roman" w:cs="Times New Roman"/>
          <w:sz w:val="24"/>
          <w:szCs w:val="24"/>
        </w:rPr>
        <w:t xml:space="preserve"> 20(2): 124-31.</w:t>
      </w:r>
    </w:p>
    <w:p w14:paraId="68702570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Mayangsari, L. D. (2020). “Pengaruh </w:t>
      </w:r>
      <w:r w:rsidRPr="0007590C">
        <w:rPr>
          <w:rFonts w:ascii="Times New Roman" w:hAnsi="Times New Roman" w:cs="Times New Roman"/>
          <w:i/>
          <w:sz w:val="24"/>
          <w:szCs w:val="24"/>
        </w:rPr>
        <w:t>Corporate 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dan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Return </w:t>
      </w:r>
      <w:r w:rsidRPr="0007590C">
        <w:rPr>
          <w:rFonts w:ascii="Times New Roman" w:hAnsi="Times New Roman" w:cs="Times New Roman"/>
          <w:sz w:val="24"/>
          <w:szCs w:val="24"/>
        </w:rPr>
        <w:t xml:space="preserve">Saham pada Perusahaan Perbankan di Indonesia Tahun 2011-2016.” </w:t>
      </w:r>
      <w:r w:rsidRPr="0007590C">
        <w:rPr>
          <w:rFonts w:ascii="Times New Roman" w:hAnsi="Times New Roman" w:cs="Times New Roman"/>
          <w:i/>
          <w:sz w:val="24"/>
          <w:szCs w:val="24"/>
        </w:rPr>
        <w:t>Journal Of Economic Development Issues</w:t>
      </w:r>
      <w:r w:rsidRPr="0007590C">
        <w:rPr>
          <w:rFonts w:ascii="Times New Roman" w:hAnsi="Times New Roman" w:cs="Times New Roman"/>
          <w:sz w:val="24"/>
          <w:szCs w:val="24"/>
        </w:rPr>
        <w:t xml:space="preserve"> 3(01): 26-37.</w:t>
      </w:r>
    </w:p>
    <w:p w14:paraId="31592A15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Murniati, Dan Sovita, I. (2021). “Penerapan </w:t>
      </w:r>
      <w:r w:rsidRPr="0007590C">
        <w:rPr>
          <w:rFonts w:ascii="Times New Roman" w:hAnsi="Times New Roman" w:cs="Times New Roman"/>
          <w:i/>
          <w:sz w:val="24"/>
          <w:szCs w:val="24"/>
        </w:rPr>
        <w:t>Green 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Perusahaan Makanan dan Minuman Di Bursa Efek Indonesia Tahun 2015-2019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Ekonomi dan Bisnis Dharma Andalas</w:t>
      </w:r>
      <w:r w:rsidRPr="0007590C">
        <w:rPr>
          <w:rFonts w:ascii="Times New Roman" w:hAnsi="Times New Roman" w:cs="Times New Roman"/>
          <w:sz w:val="24"/>
          <w:szCs w:val="24"/>
        </w:rPr>
        <w:t xml:space="preserve"> 23(1):109-22.</w:t>
      </w:r>
    </w:p>
    <w:p w14:paraId="44B02CCA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Musfirati, A., Ginting, L., dan Nur H. M. L. (2021). “Pengaruh Pengungkapan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Corporate Social Responsibility </w:t>
      </w:r>
      <w:r w:rsidRPr="0007590C">
        <w:rPr>
          <w:rFonts w:ascii="Times New Roman" w:hAnsi="Times New Roman" w:cs="Times New Roman"/>
          <w:sz w:val="24"/>
          <w:szCs w:val="24"/>
        </w:rPr>
        <w:t>Terhadap Profitabilitas Perusahaan (Studi Empiris pada Perusahaan Sektor Industri Rokok Yang Terdaftar di Bursa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sz w:val="24"/>
          <w:szCs w:val="24"/>
        </w:rPr>
        <w:t>Efek Indonesia Tahun 2016-2019.”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 Journal Of Information System, Applied, Management, Accounting And Research </w:t>
      </w:r>
      <w:r w:rsidRPr="0007590C">
        <w:rPr>
          <w:rFonts w:ascii="Times New Roman" w:hAnsi="Times New Roman" w:cs="Times New Roman"/>
          <w:sz w:val="24"/>
          <w:szCs w:val="24"/>
        </w:rPr>
        <w:t>5(2): 523-31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. </w:t>
      </w:r>
    </w:p>
    <w:p w14:paraId="35B30DF6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lastRenderedPageBreak/>
        <w:t xml:space="preserve">Nafiza, S. A., dan Kholmi, M. (2022). “Pengaruh Penerapan </w:t>
      </w:r>
      <w:r w:rsidRPr="0007590C">
        <w:rPr>
          <w:rFonts w:ascii="Times New Roman" w:hAnsi="Times New Roman" w:cs="Times New Roman"/>
          <w:i/>
          <w:sz w:val="24"/>
          <w:szCs w:val="24"/>
        </w:rPr>
        <w:t>Green 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 dan Pengungkapan Lingkungan Terhadap Profitabilitas Perusahaan (Studi Pada Perusahaan Manufaktur Yang Terdaftar di Bursa Efek Indonesia.” </w:t>
      </w:r>
      <w:r w:rsidRPr="0007590C">
        <w:rPr>
          <w:rFonts w:ascii="Times New Roman" w:hAnsi="Times New Roman" w:cs="Times New Roman"/>
          <w:i/>
          <w:sz w:val="24"/>
          <w:szCs w:val="24"/>
        </w:rPr>
        <w:t>Reviu Akuntansi dan Bisnis Indonesia</w:t>
      </w:r>
      <w:r w:rsidRPr="0007590C">
        <w:rPr>
          <w:rFonts w:ascii="Times New Roman" w:hAnsi="Times New Roman" w:cs="Times New Roman"/>
          <w:sz w:val="24"/>
          <w:szCs w:val="24"/>
        </w:rPr>
        <w:t xml:space="preserve"> 6(1): 142-154.</w:t>
      </w:r>
    </w:p>
    <w:p w14:paraId="312B6245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noProof/>
          <w:sz w:val="24"/>
          <w:szCs w:val="24"/>
        </w:rPr>
        <w:t xml:space="preserve">Ningsih, W. F., &amp; Rachmawati, R. (2017). Implementasi Green Accounting dalam Meningkatkan Kinerja Perusahaan. </w:t>
      </w:r>
      <w:r w:rsidRPr="0007590C">
        <w:rPr>
          <w:rFonts w:ascii="Times New Roman" w:hAnsi="Times New Roman" w:cs="Times New Roman"/>
          <w:i/>
          <w:iCs/>
          <w:noProof/>
          <w:sz w:val="24"/>
          <w:szCs w:val="24"/>
        </w:rPr>
        <w:t>JABE (Journal of Applied Business and Economic)</w:t>
      </w:r>
      <w:r w:rsidRPr="0007590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7590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7590C">
        <w:rPr>
          <w:rFonts w:ascii="Times New Roman" w:hAnsi="Times New Roman" w:cs="Times New Roman"/>
          <w:noProof/>
          <w:sz w:val="24"/>
          <w:szCs w:val="24"/>
        </w:rPr>
        <w:t>(2), 149.</w:t>
      </w:r>
    </w:p>
    <w:p w14:paraId="6865CAFA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Ningtyas, A. A., dan Triyanto, D. N. (2019). “Pengaruh Kinerja Lingkungan dan Pengungkapan Lingkungan Terhadap Profitabilitas Perusahaan (Studi Empiris pada Perusahaan Pertambangan yang Terdaftar di BEI Tahun 2015-2017).” </w:t>
      </w:r>
      <w:r w:rsidRPr="0007590C">
        <w:rPr>
          <w:rFonts w:ascii="Times New Roman" w:hAnsi="Times New Roman" w:cs="Times New Roman"/>
          <w:i/>
          <w:sz w:val="24"/>
          <w:szCs w:val="24"/>
        </w:rPr>
        <w:t>Jasa (Jurnal Akuntansi, Audit, dan Sistem Informasi Akuntansi)</w:t>
      </w:r>
      <w:r w:rsidRPr="0007590C">
        <w:rPr>
          <w:rFonts w:ascii="Times New Roman" w:hAnsi="Times New Roman" w:cs="Times New Roman"/>
          <w:sz w:val="24"/>
          <w:szCs w:val="24"/>
        </w:rPr>
        <w:t xml:space="preserve"> 3(1): 14-26.</w:t>
      </w:r>
    </w:p>
    <w:p w14:paraId="2428D7D3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Nisa, A. C., Malikah, A., dan Anwar, S. A. (2020). “Analisis Penerapan </w:t>
      </w:r>
      <w:r w:rsidRPr="0007590C">
        <w:rPr>
          <w:rFonts w:ascii="Times New Roman" w:hAnsi="Times New Roman" w:cs="Times New Roman"/>
          <w:i/>
          <w:sz w:val="24"/>
          <w:szCs w:val="24"/>
        </w:rPr>
        <w:t>Green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 Sesuai PSAK 57 dan Kinerja Lingkungan Terhadap Profitabilitas Perusahaan Pertambangan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Ilmiah Riset Akuntansi</w:t>
      </w:r>
      <w:r w:rsidRPr="0007590C">
        <w:rPr>
          <w:rFonts w:ascii="Times New Roman" w:hAnsi="Times New Roman" w:cs="Times New Roman"/>
          <w:sz w:val="24"/>
          <w:szCs w:val="24"/>
        </w:rPr>
        <w:t xml:space="preserve"> 09(03): 15-26.</w:t>
      </w:r>
    </w:p>
    <w:p w14:paraId="4DEC8EEC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Nurafika, P. (2019). “Analisis Penerapan </w:t>
      </w:r>
      <w:r w:rsidRPr="0007590C">
        <w:rPr>
          <w:rFonts w:ascii="Times New Roman" w:hAnsi="Times New Roman" w:cs="Times New Roman"/>
          <w:i/>
          <w:sz w:val="24"/>
          <w:szCs w:val="24"/>
        </w:rPr>
        <w:t>Green 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 di PTPN III Kebun Rambutan dan Kebun Gunung Para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Akuntansi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dan Keuangan Kontemporer</w:t>
      </w:r>
      <w:r w:rsidRPr="0007590C">
        <w:rPr>
          <w:rFonts w:ascii="Times New Roman" w:hAnsi="Times New Roman" w:cs="Times New Roman"/>
          <w:sz w:val="24"/>
          <w:szCs w:val="24"/>
        </w:rPr>
        <w:t xml:space="preserve"> 2(1): 69-80.</w:t>
      </w:r>
    </w:p>
    <w:p w14:paraId="0733C257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Nuraini, A., dan Utami, R. D. (2020). “Pengaruh Penerapan Green Accounting dan Perputaran Total Aset Terhadap Profitabilitas.” </w:t>
      </w:r>
      <w:r w:rsidRPr="0007590C">
        <w:rPr>
          <w:rFonts w:ascii="Times New Roman" w:hAnsi="Times New Roman" w:cs="Times New Roman"/>
          <w:i/>
          <w:sz w:val="24"/>
          <w:szCs w:val="24"/>
        </w:rPr>
        <w:t>Jiakes Jurnal Ilmiah Akuntansi Kesatuan</w:t>
      </w:r>
      <w:r w:rsidRPr="0007590C">
        <w:rPr>
          <w:rFonts w:ascii="Times New Roman" w:hAnsi="Times New Roman" w:cs="Times New Roman"/>
          <w:sz w:val="24"/>
          <w:szCs w:val="24"/>
        </w:rPr>
        <w:t xml:space="preserve"> 8(2): 197-206.</w:t>
      </w:r>
    </w:p>
    <w:p w14:paraId="67B32579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Nurlela, Lela W. (2019). “Model </w:t>
      </w:r>
      <w:r w:rsidRPr="0007590C">
        <w:rPr>
          <w:rFonts w:ascii="Times New Roman" w:hAnsi="Times New Roman" w:cs="Times New Roman"/>
          <w:i/>
          <w:sz w:val="24"/>
          <w:szCs w:val="24"/>
        </w:rPr>
        <w:t>Corporate 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.” </w:t>
      </w:r>
      <w:r w:rsidRPr="0007590C">
        <w:rPr>
          <w:rFonts w:ascii="Times New Roman" w:hAnsi="Times New Roman" w:cs="Times New Roman"/>
          <w:i/>
          <w:sz w:val="24"/>
          <w:szCs w:val="24"/>
        </w:rPr>
        <w:t>Jawa Timur: Myria Publisher.</w:t>
      </w:r>
    </w:p>
    <w:p w14:paraId="5EB170B1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Oktariyani, A. (2020). “Pengaruh Biaya Lingkungan dan Kinerja Lingkungan Terhadap Profitabilitas Perusahaan Pemenang Kategori Isra Tahun 2018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Ratri (Riset Akuntansi Tridinanti)</w:t>
      </w:r>
      <w:r w:rsidRPr="0007590C">
        <w:rPr>
          <w:rFonts w:ascii="Times New Roman" w:hAnsi="Times New Roman" w:cs="Times New Roman"/>
          <w:sz w:val="24"/>
          <w:szCs w:val="24"/>
        </w:rPr>
        <w:t xml:space="preserve"> 1(2): 89-97.</w:t>
      </w:r>
    </w:p>
    <w:p w14:paraId="583D190E" w14:textId="77777777" w:rsidR="00DE6DAB" w:rsidRPr="0007590C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Ormiston, A., dan Fraser, L. M. (2018). “Memahami Laporan Keuangan.” </w:t>
      </w:r>
      <w:r w:rsidRPr="0007590C">
        <w:rPr>
          <w:rFonts w:ascii="Times New Roman" w:hAnsi="Times New Roman" w:cs="Times New Roman"/>
          <w:i/>
          <w:sz w:val="24"/>
          <w:szCs w:val="24"/>
        </w:rPr>
        <w:t>Jakarta: Indeks Jakarta.</w:t>
      </w:r>
    </w:p>
    <w:p w14:paraId="3AF7175C" w14:textId="77777777" w:rsidR="00DE6DAB" w:rsidRDefault="00DE6DAB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Pebrianti, N., Nurrasyidin, N., dan Zulpahmi, Z. (2021). “Pengaruh Perputaran Kas dan Perputaran </w:t>
      </w:r>
      <w:r w:rsidRPr="0007590C">
        <w:rPr>
          <w:rFonts w:ascii="Times New Roman" w:hAnsi="Times New Roman" w:cs="Times New Roman"/>
          <w:i/>
          <w:sz w:val="24"/>
          <w:szCs w:val="24"/>
        </w:rPr>
        <w:t>Total Aset Turnover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pada Perusahaan Manufaktur Sub Sektor Farmasi di Bursa Efek Indonesia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Jurnal Ekonomi, Akuntansi dan Manajemen Multiparadigma </w:t>
      </w:r>
      <w:r w:rsidRPr="0007590C">
        <w:rPr>
          <w:rFonts w:ascii="Times New Roman" w:hAnsi="Times New Roman" w:cs="Times New Roman"/>
          <w:sz w:val="24"/>
          <w:szCs w:val="24"/>
        </w:rPr>
        <w:t>2(1): 18-28.</w:t>
      </w:r>
    </w:p>
    <w:p w14:paraId="34480621" w14:textId="77777777" w:rsidR="00457549" w:rsidRDefault="00457549" w:rsidP="00352FB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57549">
        <w:rPr>
          <w:rFonts w:ascii="Times New Roman" w:hAnsi="Times New Roman" w:cs="Times New Roman"/>
          <w:noProof/>
          <w:sz w:val="24"/>
          <w:szCs w:val="24"/>
        </w:rPr>
        <w:t>Pramudya, Andhika, dan Tasqiya Ratnasari. 2022. “Pengertian CSR Menurut Para Ahli, Tujuan dan Manfaatnya.” https://lindungihutan.com/blog/pengertian-csr-menurut-para-ahli/.</w:t>
      </w:r>
    </w:p>
    <w:p w14:paraId="4A1FF46F" w14:textId="77777777" w:rsidR="00903735" w:rsidRPr="00457549" w:rsidRDefault="0090373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abowo, R.Y., Rahmatika, D.N., dan Mubarok, A. (2019). “Pengaruh Struktur Aset, Proftabilitas, Kebijakan Deviden, Pertumbuhan Perusahaan dan Ukuran Perusahaan Terhadap Kebijakan Hutang pada Perusahaan Perbankan yang Listing di BEI Tahun 2015-2018.” </w:t>
      </w:r>
      <w:r w:rsidRPr="00691468">
        <w:rPr>
          <w:rFonts w:ascii="Times New Roman" w:hAnsi="Times New Roman" w:cs="Times New Roman"/>
          <w:i/>
          <w:sz w:val="24"/>
          <w:szCs w:val="24"/>
        </w:rPr>
        <w:t>Jurnal Perpajakan, Manajemen, dan Akuntansi</w:t>
      </w:r>
      <w:r>
        <w:rPr>
          <w:rFonts w:ascii="Times New Roman" w:hAnsi="Times New Roman" w:cs="Times New Roman"/>
          <w:sz w:val="24"/>
          <w:szCs w:val="24"/>
        </w:rPr>
        <w:t xml:space="preserve"> 11(2): 100-118.</w:t>
      </w:r>
    </w:p>
    <w:p w14:paraId="46F11500" w14:textId="77777777" w:rsidR="00D507F9" w:rsidRPr="0007590C" w:rsidRDefault="00D507F9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lastRenderedPageBreak/>
        <w:t xml:space="preserve">Pratiwi, A., Nurulrahmatia, N., dan Muniarty, P. (2020). “Pengaruh </w:t>
      </w:r>
      <w:r w:rsidRPr="0007590C">
        <w:rPr>
          <w:rFonts w:ascii="Times New Roman" w:hAnsi="Times New Roman" w:cs="Times New Roman"/>
          <w:i/>
          <w:sz w:val="24"/>
          <w:szCs w:val="24"/>
        </w:rPr>
        <w:t>Corporate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pada Perusahaan Perbankan yang Terdaftar di BEI. </w:t>
      </w:r>
      <w:r w:rsidRPr="0007590C">
        <w:rPr>
          <w:rFonts w:ascii="Times New Roman" w:hAnsi="Times New Roman" w:cs="Times New Roman"/>
          <w:i/>
          <w:sz w:val="24"/>
          <w:szCs w:val="24"/>
        </w:rPr>
        <w:t>Owner</w:t>
      </w:r>
      <w:r w:rsidRPr="0007590C">
        <w:rPr>
          <w:rFonts w:ascii="Times New Roman" w:hAnsi="Times New Roman" w:cs="Times New Roman"/>
          <w:sz w:val="24"/>
          <w:szCs w:val="24"/>
        </w:rPr>
        <w:t xml:space="preserve"> 4(1): 95.</w:t>
      </w:r>
    </w:p>
    <w:p w14:paraId="29BF7033" w14:textId="77777777" w:rsidR="00D507F9" w:rsidRPr="0007590C" w:rsidRDefault="00D507F9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Priatna, H., Sofyan, S, V., dan Novitasari. (2021). “Pengaruh Perputaran Total Aset dan Perputaran Piutang Terhadap Profitabiitas (ROI) pada PT. Len Industri (Persero) Periode 2012-2018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Ilmiah Akuntansi</w:t>
      </w:r>
      <w:r w:rsidRPr="0007590C">
        <w:rPr>
          <w:rFonts w:ascii="Times New Roman" w:hAnsi="Times New Roman" w:cs="Times New Roman"/>
          <w:sz w:val="24"/>
          <w:szCs w:val="24"/>
        </w:rPr>
        <w:t xml:space="preserve"> 12:1-17.</w:t>
      </w:r>
    </w:p>
    <w:p w14:paraId="30402E25" w14:textId="77777777" w:rsidR="00D507F9" w:rsidRPr="0007590C" w:rsidRDefault="00D507F9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Purnama, Yeni E. (2017). “Pengaruh Perputaran Modal Kerja dan Perputaran Total Aset Terhadap Profitabilitas pada Perusahaan Makanan dan Minuman yang Terdaftar di Bursa Efek Indonesia.” </w:t>
      </w:r>
      <w:r w:rsidRPr="0007590C">
        <w:rPr>
          <w:rFonts w:ascii="Times New Roman" w:hAnsi="Times New Roman" w:cs="Times New Roman"/>
          <w:i/>
          <w:sz w:val="24"/>
          <w:szCs w:val="24"/>
        </w:rPr>
        <w:t>Journal Of Economics And Bussiness Mulawarman Univers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3(2): 1-23.</w:t>
      </w:r>
    </w:p>
    <w:p w14:paraId="2936FE36" w14:textId="77777777" w:rsidR="00D507F9" w:rsidRPr="0007590C" w:rsidRDefault="00D507F9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Putri, Ayu M., Hidayati, N., dan Amin, M. (2019). “Dampak Penerapan </w:t>
      </w:r>
      <w:r w:rsidRPr="0007590C">
        <w:rPr>
          <w:rFonts w:ascii="Times New Roman" w:hAnsi="Times New Roman" w:cs="Times New Roman"/>
          <w:i/>
          <w:sz w:val="24"/>
          <w:szCs w:val="24"/>
        </w:rPr>
        <w:t>Green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 dan Kinerja Lingkungan Terhadap Profitabilitas Perusahaan Manufaktur di Bursa Efek Indonesia.” </w:t>
      </w:r>
      <w:r w:rsidRPr="0007590C">
        <w:rPr>
          <w:rFonts w:ascii="Times New Roman" w:hAnsi="Times New Roman" w:cs="Times New Roman"/>
          <w:i/>
          <w:sz w:val="24"/>
          <w:szCs w:val="24"/>
        </w:rPr>
        <w:t>E-Jra</w:t>
      </w:r>
      <w:r w:rsidRPr="0007590C">
        <w:rPr>
          <w:rFonts w:ascii="Times New Roman" w:hAnsi="Times New Roman" w:cs="Times New Roman"/>
          <w:sz w:val="24"/>
          <w:szCs w:val="24"/>
        </w:rPr>
        <w:t xml:space="preserve"> 08(04): 149-64.</w:t>
      </w:r>
    </w:p>
    <w:p w14:paraId="3DC31D02" w14:textId="77777777" w:rsidR="00D507F9" w:rsidRPr="0007590C" w:rsidRDefault="00D507F9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Rahmadani, H, H., Irianto, B, S., dan Rokhayati H. (2021).”Pentingnya Alokasi Biaya Lingkungan Terhadap Kinerja Lingkungan dan Profitabilitas Perusahaan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Riset Akuntansi dan Keuangan</w:t>
      </w:r>
      <w:r w:rsidRPr="0007590C">
        <w:rPr>
          <w:rFonts w:ascii="Times New Roman" w:hAnsi="Times New Roman" w:cs="Times New Roman"/>
          <w:sz w:val="24"/>
          <w:szCs w:val="24"/>
        </w:rPr>
        <w:t xml:space="preserve"> 9(2): 402-20.</w:t>
      </w:r>
    </w:p>
    <w:p w14:paraId="013CA2D5" w14:textId="77777777" w:rsidR="00D507F9" w:rsidRPr="0007590C" w:rsidRDefault="00D507F9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Rekno, H, P., Suhendro., dan Dewi, R, R. (2020). “Pengaruh Perputaran Modal Kerja, Perputaran Piutang, Perputaran Total Aset Terhadap Profitabilitas Pada Perusahaan Manufaktur yang Terdaftar di Bursa Efek Indonesia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Akuntansi dan Sistem Teknologi Informasi</w:t>
      </w:r>
      <w:r w:rsidRPr="0007590C">
        <w:rPr>
          <w:rFonts w:ascii="Times New Roman" w:hAnsi="Times New Roman" w:cs="Times New Roman"/>
          <w:sz w:val="24"/>
          <w:szCs w:val="24"/>
        </w:rPr>
        <w:t xml:space="preserve"> 15(2): 189-98.</w:t>
      </w:r>
    </w:p>
    <w:p w14:paraId="0E3F7556" w14:textId="77777777" w:rsidR="00457549" w:rsidRPr="00457549" w:rsidRDefault="00D507F9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Risal, T., Lubis, N., dan Argatha, A. (2020). “Implementasi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Green Accounting </w:t>
      </w:r>
      <w:r w:rsidRPr="0007590C">
        <w:rPr>
          <w:rFonts w:ascii="Times New Roman" w:hAnsi="Times New Roman" w:cs="Times New Roman"/>
          <w:sz w:val="24"/>
          <w:szCs w:val="24"/>
        </w:rPr>
        <w:t xml:space="preserve">Terhadap Profitabilitas Perusahaan.” </w:t>
      </w:r>
      <w:r w:rsidRPr="0007590C">
        <w:rPr>
          <w:rFonts w:ascii="Times New Roman" w:hAnsi="Times New Roman" w:cs="Times New Roman"/>
          <w:i/>
          <w:sz w:val="24"/>
          <w:szCs w:val="24"/>
        </w:rPr>
        <w:t>Accumulated</w:t>
      </w:r>
      <w:r>
        <w:rPr>
          <w:rFonts w:ascii="Times New Roman" w:hAnsi="Times New Roman" w:cs="Times New Roman"/>
          <w:sz w:val="24"/>
          <w:szCs w:val="24"/>
        </w:rPr>
        <w:t xml:space="preserve"> 2(1): 73-85.</w:t>
      </w:r>
    </w:p>
    <w:p w14:paraId="33852150" w14:textId="77777777" w:rsidR="00457549" w:rsidRPr="00457549" w:rsidRDefault="00457549" w:rsidP="00352FB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57549">
        <w:rPr>
          <w:rFonts w:ascii="Times New Roman" w:hAnsi="Times New Roman" w:cs="Times New Roman"/>
          <w:noProof/>
          <w:sz w:val="24"/>
          <w:szCs w:val="24"/>
        </w:rPr>
        <w:t xml:space="preserve">Rita Parmawati. </w:t>
      </w:r>
      <w:r w:rsidR="00D507F9">
        <w:rPr>
          <w:rFonts w:ascii="Times New Roman" w:hAnsi="Times New Roman" w:cs="Times New Roman"/>
          <w:noProof/>
          <w:sz w:val="24"/>
          <w:szCs w:val="24"/>
        </w:rPr>
        <w:t>(</w:t>
      </w:r>
      <w:r w:rsidRPr="00457549">
        <w:rPr>
          <w:rFonts w:ascii="Times New Roman" w:hAnsi="Times New Roman" w:cs="Times New Roman"/>
          <w:noProof/>
          <w:sz w:val="24"/>
          <w:szCs w:val="24"/>
        </w:rPr>
        <w:t>2019</w:t>
      </w:r>
      <w:r w:rsidR="00D507F9">
        <w:rPr>
          <w:rFonts w:ascii="Times New Roman" w:hAnsi="Times New Roman" w:cs="Times New Roman"/>
          <w:noProof/>
          <w:sz w:val="24"/>
          <w:szCs w:val="24"/>
        </w:rPr>
        <w:t>)</w:t>
      </w:r>
      <w:r w:rsidRPr="00457549">
        <w:rPr>
          <w:rFonts w:ascii="Times New Roman" w:hAnsi="Times New Roman" w:cs="Times New Roman"/>
          <w:noProof/>
          <w:sz w:val="24"/>
          <w:szCs w:val="24"/>
        </w:rPr>
        <w:t xml:space="preserve">. “Valuasi Ekonomi Sumberdaya Alam &amp; Lingkungan Menuju Ekonomi Hijau.” </w:t>
      </w:r>
      <w:r w:rsidRPr="00457549">
        <w:rPr>
          <w:rFonts w:ascii="Times New Roman" w:hAnsi="Times New Roman" w:cs="Times New Roman"/>
          <w:i/>
          <w:iCs/>
          <w:noProof/>
          <w:sz w:val="24"/>
          <w:szCs w:val="24"/>
        </w:rPr>
        <w:t>Malang: UB Press</w:t>
      </w:r>
      <w:r w:rsidRPr="00457549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55BBA77" w14:textId="77777777" w:rsidR="00903735" w:rsidRPr="0007590C" w:rsidRDefault="0090373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>Rusmana, A. (2019). “</w:t>
      </w:r>
      <w:r w:rsidRPr="0007590C">
        <w:rPr>
          <w:rFonts w:ascii="Times New Roman" w:hAnsi="Times New Roman" w:cs="Times New Roman"/>
          <w:i/>
          <w:sz w:val="24"/>
          <w:szCs w:val="24"/>
        </w:rPr>
        <w:t>The Future Of Organizational Communication In The Industrial</w:t>
      </w:r>
      <w:r w:rsidRPr="0007590C">
        <w:rPr>
          <w:rFonts w:ascii="Times New Roman" w:hAnsi="Times New Roman" w:cs="Times New Roman"/>
          <w:sz w:val="24"/>
          <w:szCs w:val="24"/>
        </w:rPr>
        <w:t xml:space="preserve"> Era 4.0: </w:t>
      </w:r>
      <w:r w:rsidRPr="0007590C">
        <w:rPr>
          <w:rFonts w:ascii="Times New Roman" w:hAnsi="Times New Roman" w:cs="Times New Roman"/>
          <w:i/>
          <w:sz w:val="24"/>
          <w:szCs w:val="24"/>
        </w:rPr>
        <w:t>Book Chapter</w:t>
      </w:r>
      <w:r w:rsidRPr="0007590C">
        <w:rPr>
          <w:rFonts w:ascii="Times New Roman" w:hAnsi="Times New Roman" w:cs="Times New Roman"/>
          <w:sz w:val="24"/>
          <w:szCs w:val="24"/>
        </w:rPr>
        <w:t xml:space="preserve"> Komunikasi Organisasi.” </w:t>
      </w:r>
      <w:r w:rsidRPr="0007590C">
        <w:rPr>
          <w:rFonts w:ascii="Times New Roman" w:hAnsi="Times New Roman" w:cs="Times New Roman"/>
          <w:i/>
          <w:sz w:val="24"/>
          <w:szCs w:val="24"/>
        </w:rPr>
        <w:t>Bandung: Media Akselerasi.</w:t>
      </w:r>
    </w:p>
    <w:p w14:paraId="7B0D327E" w14:textId="77777777" w:rsidR="00903735" w:rsidRPr="0007590C" w:rsidRDefault="0090373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>Said, Achmad L,. (2018). “</w:t>
      </w:r>
      <w:r w:rsidRPr="0007590C">
        <w:rPr>
          <w:rFonts w:ascii="Times New Roman" w:hAnsi="Times New Roman" w:cs="Times New Roman"/>
          <w:i/>
          <w:sz w:val="24"/>
          <w:szCs w:val="24"/>
        </w:rPr>
        <w:t>Coorporate 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Dalam Perspektif </w:t>
      </w:r>
      <w:r w:rsidRPr="0007590C">
        <w:rPr>
          <w:rFonts w:ascii="Times New Roman" w:hAnsi="Times New Roman" w:cs="Times New Roman"/>
          <w:i/>
          <w:sz w:val="24"/>
          <w:szCs w:val="24"/>
        </w:rPr>
        <w:t>Governance</w:t>
      </w:r>
      <w:r w:rsidRPr="0007590C">
        <w:rPr>
          <w:rFonts w:ascii="Times New Roman" w:hAnsi="Times New Roman" w:cs="Times New Roman"/>
          <w:sz w:val="24"/>
          <w:szCs w:val="24"/>
        </w:rPr>
        <w:t>.”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 Yogyakarta: Deepublish. </w:t>
      </w:r>
    </w:p>
    <w:p w14:paraId="44570A5D" w14:textId="77777777" w:rsidR="00903735" w:rsidRPr="0007590C" w:rsidRDefault="0090373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Shafirah, P, I., dan Dwi, D, R. (2022). “Pengaruh Pengungkapan </w:t>
      </w:r>
      <w:r w:rsidRPr="0007590C">
        <w:rPr>
          <w:rFonts w:ascii="Times New Roman" w:hAnsi="Times New Roman" w:cs="Times New Roman"/>
          <w:i/>
          <w:sz w:val="24"/>
          <w:szCs w:val="24"/>
        </w:rPr>
        <w:t>Corporate Social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</w:t>
      </w:r>
      <w:r w:rsidRPr="0007590C">
        <w:rPr>
          <w:rFonts w:ascii="Times New Roman" w:hAnsi="Times New Roman" w:cs="Times New Roman"/>
          <w:i/>
          <w:sz w:val="24"/>
          <w:szCs w:val="24"/>
        </w:rPr>
        <w:t>Institutional Ownership</w:t>
      </w:r>
      <w:r w:rsidRPr="0007590C">
        <w:rPr>
          <w:rFonts w:ascii="Times New Roman" w:hAnsi="Times New Roman" w:cs="Times New Roman"/>
          <w:sz w:val="24"/>
          <w:szCs w:val="24"/>
        </w:rPr>
        <w:t xml:space="preserve"> pada Perusahaan High-Profile Yang Listing di Bursa Efek Indonesia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Jurnal Ekonomi, Keuangan dan Manajemen </w:t>
      </w:r>
      <w:r w:rsidRPr="0007590C">
        <w:rPr>
          <w:rFonts w:ascii="Times New Roman" w:hAnsi="Times New Roman" w:cs="Times New Roman"/>
          <w:sz w:val="24"/>
          <w:szCs w:val="24"/>
        </w:rPr>
        <w:t>18(3): 540.</w:t>
      </w:r>
    </w:p>
    <w:p w14:paraId="5A357A4F" w14:textId="77777777" w:rsidR="00903735" w:rsidRPr="0007590C" w:rsidRDefault="0090373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Silalahi, B, R., Sitorus, F, D., Chistiadi, R., Laia, D., dan Shelly. (2022). “Pengaruh Struktur Aktiva, Perputaran Total Asset, Perputaran Aktiva Tetap, dan </w:t>
      </w:r>
      <w:r w:rsidRPr="0007590C">
        <w:rPr>
          <w:rFonts w:ascii="Times New Roman" w:hAnsi="Times New Roman" w:cs="Times New Roman"/>
          <w:i/>
          <w:sz w:val="24"/>
          <w:szCs w:val="24"/>
        </w:rPr>
        <w:t>Laverage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(ROA)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Owner </w:t>
      </w:r>
      <w:r w:rsidRPr="0007590C">
        <w:rPr>
          <w:rFonts w:ascii="Times New Roman" w:hAnsi="Times New Roman" w:cs="Times New Roman"/>
          <w:sz w:val="24"/>
          <w:szCs w:val="24"/>
        </w:rPr>
        <w:t>6(1): 247-58.</w:t>
      </w:r>
    </w:p>
    <w:p w14:paraId="50A21173" w14:textId="77777777" w:rsidR="00903735" w:rsidRPr="0007590C" w:rsidRDefault="0090373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Sinaga, Febri R. (2019). “Pengaruh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Total Asset Turnover </w:t>
      </w:r>
      <w:r w:rsidRPr="0007590C">
        <w:rPr>
          <w:rFonts w:ascii="Times New Roman" w:hAnsi="Times New Roman" w:cs="Times New Roman"/>
          <w:sz w:val="24"/>
          <w:szCs w:val="24"/>
        </w:rPr>
        <w:t xml:space="preserve">(TATO) dan </w:t>
      </w:r>
      <w:r w:rsidRPr="0007590C">
        <w:rPr>
          <w:rFonts w:ascii="Times New Roman" w:hAnsi="Times New Roman" w:cs="Times New Roman"/>
          <w:i/>
          <w:sz w:val="24"/>
          <w:szCs w:val="24"/>
        </w:rPr>
        <w:t>Working Capital Turnover</w:t>
      </w:r>
      <w:r w:rsidRPr="0007590C">
        <w:rPr>
          <w:rFonts w:ascii="Times New Roman" w:hAnsi="Times New Roman" w:cs="Times New Roman"/>
          <w:sz w:val="24"/>
          <w:szCs w:val="24"/>
        </w:rPr>
        <w:t xml:space="preserve"> (WCTO) Terhadap </w:t>
      </w:r>
      <w:r w:rsidRPr="0007590C">
        <w:rPr>
          <w:rFonts w:ascii="Times New Roman" w:hAnsi="Times New Roman" w:cs="Times New Roman"/>
          <w:i/>
          <w:sz w:val="24"/>
          <w:szCs w:val="24"/>
        </w:rPr>
        <w:t>Net Profit Margin</w:t>
      </w:r>
      <w:r w:rsidRPr="0007590C">
        <w:rPr>
          <w:rFonts w:ascii="Times New Roman" w:hAnsi="Times New Roman" w:cs="Times New Roman"/>
          <w:sz w:val="24"/>
          <w:szCs w:val="24"/>
        </w:rPr>
        <w:t xml:space="preserve"> (NPM) Pada Industri </w:t>
      </w:r>
      <w:r w:rsidRPr="0007590C">
        <w:rPr>
          <w:rFonts w:ascii="Times New Roman" w:hAnsi="Times New Roman" w:cs="Times New Roman"/>
          <w:sz w:val="24"/>
          <w:szCs w:val="24"/>
        </w:rPr>
        <w:lastRenderedPageBreak/>
        <w:t xml:space="preserve">Kosmetik dan Rumah Tangga Yang Terdaftar di Bursa Efek Indonesia Periode 2012-2016.” </w:t>
      </w:r>
      <w:r w:rsidRPr="0007590C">
        <w:rPr>
          <w:rFonts w:ascii="Times New Roman" w:hAnsi="Times New Roman" w:cs="Times New Roman"/>
          <w:i/>
          <w:sz w:val="24"/>
          <w:szCs w:val="24"/>
        </w:rPr>
        <w:t>Science Of Manajement And Students Research</w:t>
      </w:r>
      <w:r w:rsidRPr="0007590C">
        <w:rPr>
          <w:rFonts w:ascii="Times New Roman" w:hAnsi="Times New Roman" w:cs="Times New Roman"/>
          <w:sz w:val="24"/>
          <w:szCs w:val="24"/>
        </w:rPr>
        <w:t xml:space="preserve"> 1(1): 20-27.</w:t>
      </w:r>
    </w:p>
    <w:p w14:paraId="74844011" w14:textId="77777777" w:rsidR="00903735" w:rsidRPr="0007590C" w:rsidRDefault="0090373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Sinaga, O., Simarmata, S, D., Sitanjak P, W., Simanjuntak, L., dan Jamaludin. (2020). “Pengaruh </w:t>
      </w:r>
      <w:r w:rsidRPr="0007590C">
        <w:rPr>
          <w:rFonts w:ascii="Times New Roman" w:hAnsi="Times New Roman" w:cs="Times New Roman"/>
          <w:i/>
          <w:sz w:val="24"/>
          <w:szCs w:val="24"/>
        </w:rPr>
        <w:t>Current Ratio</w:t>
      </w:r>
      <w:r w:rsidRPr="0007590C">
        <w:rPr>
          <w:rFonts w:ascii="Times New Roman" w:hAnsi="Times New Roman" w:cs="Times New Roman"/>
          <w:sz w:val="24"/>
          <w:szCs w:val="24"/>
        </w:rPr>
        <w:t xml:space="preserve"> (CR), </w:t>
      </w:r>
      <w:r w:rsidRPr="0007590C">
        <w:rPr>
          <w:rFonts w:ascii="Times New Roman" w:hAnsi="Times New Roman" w:cs="Times New Roman"/>
          <w:i/>
          <w:sz w:val="24"/>
          <w:szCs w:val="24"/>
        </w:rPr>
        <w:t>Total Asset Turnover</w:t>
      </w:r>
      <w:r w:rsidRPr="0007590C">
        <w:rPr>
          <w:rFonts w:ascii="Times New Roman" w:hAnsi="Times New Roman" w:cs="Times New Roman"/>
          <w:sz w:val="24"/>
          <w:szCs w:val="24"/>
        </w:rPr>
        <w:t xml:space="preserve"> (TATO) dan Ukuran Perusahaan Terhadap Profitabilitas (ROA) Perusahaa Manufaktur pada Sektor Industri Barang dan Komsumsi yang Terdaftar di Bursa Efek Indonesia 2014-2018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FEB Unmul</w:t>
      </w:r>
      <w:r w:rsidRPr="0007590C">
        <w:rPr>
          <w:rFonts w:ascii="Times New Roman" w:hAnsi="Times New Roman" w:cs="Times New Roman"/>
          <w:sz w:val="24"/>
          <w:szCs w:val="24"/>
        </w:rPr>
        <w:t xml:space="preserve"> 16(2): 179-91.</w:t>
      </w:r>
    </w:p>
    <w:p w14:paraId="109ABD78" w14:textId="77777777" w:rsidR="00903735" w:rsidRPr="0007590C" w:rsidRDefault="0090373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Solikhah, I. (2022). “Pengaruh Pengungkapan </w:t>
      </w:r>
      <w:r w:rsidRPr="0007590C">
        <w:rPr>
          <w:rFonts w:ascii="Times New Roman" w:hAnsi="Times New Roman" w:cs="Times New Roman"/>
          <w:i/>
          <w:sz w:val="24"/>
          <w:szCs w:val="24"/>
        </w:rPr>
        <w:t>Corporate 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dan Manajemen Laba (Studi Empiris pada Perusahaan Manufaktur yang Terdaftar di Bursa Efek Indonesia Tahun 2015-2017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Akuntansi Akunesa</w:t>
      </w:r>
      <w:r w:rsidRPr="0007590C">
        <w:rPr>
          <w:rFonts w:ascii="Times New Roman" w:hAnsi="Times New Roman" w:cs="Times New Roman"/>
          <w:sz w:val="24"/>
          <w:szCs w:val="24"/>
        </w:rPr>
        <w:t xml:space="preserve"> 10(2): 94-106.</w:t>
      </w:r>
    </w:p>
    <w:p w14:paraId="1B6370A6" w14:textId="77777777" w:rsidR="00903735" w:rsidRPr="0007590C" w:rsidRDefault="0090373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Sugiyono. (2019). “Metodelogi Penelitian Kuantitatif dan Kualitatif dan R&amp;D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Bandung: Alfabeta. </w:t>
      </w:r>
    </w:p>
    <w:p w14:paraId="50E551CB" w14:textId="77777777" w:rsidR="00903735" w:rsidRPr="0007590C" w:rsidRDefault="0090373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Sulistiawati, E., dan Dirgantari, N. (2016). “Analisis Pengaruh </w:t>
      </w:r>
      <w:r w:rsidRPr="0007590C">
        <w:rPr>
          <w:rFonts w:ascii="Times New Roman" w:hAnsi="Times New Roman" w:cs="Times New Roman"/>
          <w:i/>
          <w:sz w:val="24"/>
          <w:szCs w:val="24"/>
        </w:rPr>
        <w:t>Green 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 Terhadap Profitabilitas pada Perusahaan Pertambangan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Reviu Akuntansi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7590C">
        <w:rPr>
          <w:rFonts w:ascii="Times New Roman" w:hAnsi="Times New Roman" w:cs="Times New Roman"/>
          <w:i/>
          <w:sz w:val="24"/>
          <w:szCs w:val="24"/>
        </w:rPr>
        <w:t>dan Keuangan</w:t>
      </w:r>
      <w:r w:rsidRPr="0007590C">
        <w:rPr>
          <w:rFonts w:ascii="Times New Roman" w:hAnsi="Times New Roman" w:cs="Times New Roman"/>
          <w:sz w:val="24"/>
          <w:szCs w:val="24"/>
        </w:rPr>
        <w:t xml:space="preserve"> 6(1): 865-72.</w:t>
      </w:r>
    </w:p>
    <w:p w14:paraId="087FA926" w14:textId="77777777" w:rsidR="00284D55" w:rsidRDefault="00284D5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>Sultoni, Mohammad H. (2021). “</w:t>
      </w:r>
      <w:r w:rsidRPr="0007590C">
        <w:rPr>
          <w:rFonts w:ascii="Times New Roman" w:hAnsi="Times New Roman" w:cs="Times New Roman"/>
          <w:i/>
          <w:sz w:val="24"/>
          <w:szCs w:val="24"/>
        </w:rPr>
        <w:t>Corporate 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(Kajian Kolerasi Program CSR Terhadap Citra Persahaan).” </w:t>
      </w:r>
      <w:r w:rsidRPr="0007590C">
        <w:rPr>
          <w:rFonts w:ascii="Times New Roman" w:hAnsi="Times New Roman" w:cs="Times New Roman"/>
          <w:i/>
          <w:sz w:val="24"/>
          <w:szCs w:val="24"/>
        </w:rPr>
        <w:t xml:space="preserve">Pemekasan: Duta Media. </w:t>
      </w:r>
    </w:p>
    <w:p w14:paraId="2488C676" w14:textId="77777777" w:rsidR="00284D55" w:rsidRPr="003D2886" w:rsidRDefault="00284D5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wandi, S., Waskito, J., dan Rahmatika, D.N., (2022). “</w:t>
      </w:r>
      <w:r w:rsidRPr="00D32349">
        <w:rPr>
          <w:rFonts w:ascii="Times New Roman" w:hAnsi="Times New Roman" w:cs="Times New Roman"/>
          <w:i/>
          <w:sz w:val="24"/>
          <w:szCs w:val="24"/>
        </w:rPr>
        <w:t>Public Company CSR Management Based On Local Wisdom Towards Sustainable Development</w:t>
      </w:r>
      <w:r>
        <w:rPr>
          <w:rFonts w:ascii="Times New Roman" w:hAnsi="Times New Roman" w:cs="Times New Roman"/>
          <w:sz w:val="24"/>
          <w:szCs w:val="24"/>
        </w:rPr>
        <w:t xml:space="preserve">”. </w:t>
      </w:r>
      <w:r w:rsidRPr="00D32349">
        <w:rPr>
          <w:rFonts w:ascii="Times New Roman" w:hAnsi="Times New Roman" w:cs="Times New Roman"/>
          <w:i/>
          <w:sz w:val="24"/>
          <w:szCs w:val="24"/>
        </w:rPr>
        <w:t xml:space="preserve">Jurnal Penelitian Pendidikan Indonesia (JPPI) </w:t>
      </w:r>
      <w:r w:rsidRPr="00D32349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(2): 873-880.</w:t>
      </w:r>
    </w:p>
    <w:p w14:paraId="2E32646D" w14:textId="77777777" w:rsidR="00284D55" w:rsidRPr="0007590C" w:rsidRDefault="00284D5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Widhiastuti, N. L. P., Dharma Suputra, I, D, G., dan Budiasih I, G, A, N., (2017). “Pengaruh Kinerja Lingkungan pada Kinerja Keuangan dengan Corporate Social Responsibility Sebagai Variabel Intervening.” </w:t>
      </w:r>
      <w:r w:rsidRPr="0007590C">
        <w:rPr>
          <w:rFonts w:ascii="Times New Roman" w:hAnsi="Times New Roman" w:cs="Times New Roman"/>
          <w:i/>
          <w:sz w:val="24"/>
          <w:szCs w:val="24"/>
        </w:rPr>
        <w:t>E-Jurnal Ekonomi Dan Bisnis Universitas Udayana 6.2</w:t>
      </w:r>
      <w:r w:rsidRPr="0007590C">
        <w:rPr>
          <w:rFonts w:ascii="Times New Roman" w:hAnsi="Times New Roman" w:cs="Times New Roman"/>
          <w:sz w:val="24"/>
          <w:szCs w:val="24"/>
        </w:rPr>
        <w:t xml:space="preserve"> 2: 819-46.</w:t>
      </w:r>
    </w:p>
    <w:p w14:paraId="5E436EFB" w14:textId="77777777" w:rsidR="00284D55" w:rsidRPr="0007590C" w:rsidRDefault="00284D55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 xml:space="preserve">Zetta, Zavita. Z., Raharjo, S, T., dan Resnawaty, R., (2021). “Faktor-faktor yang Mempengaruhi Penerapan </w:t>
      </w:r>
      <w:r w:rsidRPr="0007590C">
        <w:rPr>
          <w:rFonts w:ascii="Times New Roman" w:hAnsi="Times New Roman" w:cs="Times New Roman"/>
          <w:i/>
          <w:sz w:val="24"/>
          <w:szCs w:val="24"/>
        </w:rPr>
        <w:t>Corporate Social Responsibility (CSR)</w:t>
      </w:r>
      <w:r w:rsidRPr="0007590C">
        <w:rPr>
          <w:rFonts w:ascii="Times New Roman" w:hAnsi="Times New Roman" w:cs="Times New Roman"/>
          <w:sz w:val="24"/>
          <w:szCs w:val="24"/>
        </w:rPr>
        <w:t xml:space="preserve"> di Perusahaan.” </w:t>
      </w:r>
      <w:r w:rsidRPr="0007590C">
        <w:rPr>
          <w:rFonts w:ascii="Times New Roman" w:hAnsi="Times New Roman" w:cs="Times New Roman"/>
          <w:i/>
          <w:sz w:val="24"/>
          <w:szCs w:val="24"/>
        </w:rPr>
        <w:t>Jurnal Penelitian dan Pengabian Kepada Masyarakat (JPMM)</w:t>
      </w:r>
      <w:r w:rsidRPr="0007590C">
        <w:rPr>
          <w:rFonts w:ascii="Times New Roman" w:hAnsi="Times New Roman" w:cs="Times New Roman"/>
          <w:sz w:val="24"/>
          <w:szCs w:val="24"/>
        </w:rPr>
        <w:t xml:space="preserve"> 2(3): 539-549.</w:t>
      </w:r>
    </w:p>
    <w:p w14:paraId="5C0574AA" w14:textId="77777777" w:rsidR="00457549" w:rsidRPr="00457549" w:rsidRDefault="00000000" w:rsidP="00352FB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hyperlink r:id="rId14" w:history="1">
        <w:r w:rsidR="00284D55" w:rsidRPr="0007590C">
          <w:rPr>
            <w:rStyle w:val="Hyperlink"/>
            <w:rFonts w:ascii="Times New Roman" w:hAnsi="Times New Roman" w:cs="Times New Roman"/>
            <w:sz w:val="24"/>
            <w:szCs w:val="24"/>
          </w:rPr>
          <w:t>www.idx.co.id</w:t>
        </w:r>
      </w:hyperlink>
    </w:p>
    <w:p w14:paraId="585983A9" w14:textId="77777777" w:rsidR="00457549" w:rsidRDefault="00457549" w:rsidP="00352FBE">
      <w:pPr>
        <w:tabs>
          <w:tab w:val="left" w:pos="6855"/>
        </w:tabs>
        <w:spacing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7D1CC56E" w14:textId="77777777" w:rsidR="000B7020" w:rsidRPr="0007590C" w:rsidRDefault="000B7020" w:rsidP="00BC4439">
      <w:pPr>
        <w:pStyle w:val="Heading1"/>
        <w:jc w:val="center"/>
        <w:rPr>
          <w:rFonts w:ascii="Times New Roman" w:hAnsi="Times New Roman" w:cs="Times New Roman"/>
          <w:color w:val="auto"/>
          <w:sz w:val="96"/>
          <w:szCs w:val="24"/>
        </w:rPr>
        <w:sectPr w:rsidR="000B7020" w:rsidRPr="0007590C" w:rsidSect="00C33B61">
          <w:pgSz w:w="11907" w:h="16839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53CF0166" w14:textId="77777777" w:rsidR="00710B23" w:rsidRPr="0007590C" w:rsidRDefault="00710B23" w:rsidP="00BC4439">
      <w:pPr>
        <w:pStyle w:val="Heading1"/>
        <w:jc w:val="center"/>
        <w:rPr>
          <w:rFonts w:ascii="Times New Roman" w:hAnsi="Times New Roman" w:cs="Times New Roman"/>
          <w:color w:val="auto"/>
          <w:sz w:val="96"/>
          <w:szCs w:val="24"/>
        </w:rPr>
      </w:pPr>
      <w:bookmarkStart w:id="1" w:name="_Toc148474420"/>
      <w:r w:rsidRPr="0007590C">
        <w:rPr>
          <w:rFonts w:ascii="Times New Roman" w:hAnsi="Times New Roman" w:cs="Times New Roman"/>
          <w:color w:val="auto"/>
          <w:sz w:val="96"/>
          <w:szCs w:val="24"/>
        </w:rPr>
        <w:lastRenderedPageBreak/>
        <w:t>LAMPIRAN</w:t>
      </w:r>
      <w:bookmarkEnd w:id="1"/>
    </w:p>
    <w:p w14:paraId="47758A62" w14:textId="77777777" w:rsidR="00710B23" w:rsidRPr="0007590C" w:rsidRDefault="00710B23">
      <w:pPr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br w:type="page"/>
      </w:r>
    </w:p>
    <w:p w14:paraId="034AB3C3" w14:textId="77777777" w:rsidR="00B64F12" w:rsidRPr="0007590C" w:rsidRDefault="00B64F12" w:rsidP="0003072C">
      <w:pPr>
        <w:tabs>
          <w:tab w:val="left" w:pos="6855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lastRenderedPageBreak/>
        <w:t>Lampiran 1</w:t>
      </w:r>
    </w:p>
    <w:p w14:paraId="63DEF15E" w14:textId="77777777" w:rsidR="00B64F12" w:rsidRPr="0007590C" w:rsidRDefault="00B64F12" w:rsidP="0003072C">
      <w:pPr>
        <w:tabs>
          <w:tab w:val="left" w:pos="6855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7590C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(Y) pad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primer yang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2018-2022</w:t>
      </w:r>
      <w:r w:rsidR="00786FFB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W w:w="7959" w:type="dxa"/>
        <w:tblInd w:w="-5" w:type="dxa"/>
        <w:tblLook w:val="04A0" w:firstRow="1" w:lastRow="0" w:firstColumn="1" w:lastColumn="0" w:noHBand="0" w:noVBand="1"/>
      </w:tblPr>
      <w:tblGrid>
        <w:gridCol w:w="566"/>
        <w:gridCol w:w="1229"/>
        <w:gridCol w:w="2235"/>
        <w:gridCol w:w="2280"/>
        <w:gridCol w:w="683"/>
        <w:gridCol w:w="966"/>
      </w:tblGrid>
      <w:tr w:rsidR="003B4B76" w:rsidRPr="0007590C" w14:paraId="78952100" w14:textId="77777777" w:rsidTr="0056029D">
        <w:trPr>
          <w:trHeight w:val="450"/>
        </w:trPr>
        <w:tc>
          <w:tcPr>
            <w:tcW w:w="56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DE7F7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  <w:t>NO.</w:t>
            </w:r>
          </w:p>
        </w:tc>
        <w:tc>
          <w:tcPr>
            <w:tcW w:w="12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CBA5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  <w:t>SAMPEL</w:t>
            </w:r>
          </w:p>
        </w:tc>
        <w:tc>
          <w:tcPr>
            <w:tcW w:w="223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14975B" w14:textId="77777777" w:rsidR="00AD041F" w:rsidRPr="0007590C" w:rsidRDefault="00AD041F" w:rsidP="00AD041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</w:pPr>
          </w:p>
          <w:p w14:paraId="19FF676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  <w:t>LABA BERSIH SETELAH PAJAK</w:t>
            </w:r>
          </w:p>
        </w:tc>
        <w:tc>
          <w:tcPr>
            <w:tcW w:w="22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2EE99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  <w:t>TOTAL AKTIVA</w:t>
            </w:r>
          </w:p>
        </w:tc>
        <w:tc>
          <w:tcPr>
            <w:tcW w:w="6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4BD9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  <w:t>%</w:t>
            </w:r>
          </w:p>
        </w:tc>
        <w:tc>
          <w:tcPr>
            <w:tcW w:w="96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9510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  <w:sz w:val="20"/>
              </w:rPr>
              <w:t>HASIL</w:t>
            </w:r>
          </w:p>
        </w:tc>
      </w:tr>
      <w:tr w:rsidR="003B4B76" w:rsidRPr="0007590C" w14:paraId="5129D3F2" w14:textId="77777777" w:rsidTr="0056029D">
        <w:trPr>
          <w:trHeight w:val="450"/>
        </w:trPr>
        <w:tc>
          <w:tcPr>
            <w:tcW w:w="56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1FE49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4"/>
              </w:rPr>
            </w:pPr>
          </w:p>
        </w:tc>
        <w:tc>
          <w:tcPr>
            <w:tcW w:w="12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91402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4"/>
              </w:rPr>
            </w:pPr>
          </w:p>
        </w:tc>
        <w:tc>
          <w:tcPr>
            <w:tcW w:w="223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572D6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4"/>
              </w:rPr>
            </w:pPr>
          </w:p>
        </w:tc>
        <w:tc>
          <w:tcPr>
            <w:tcW w:w="22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7681D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4"/>
              </w:rPr>
            </w:pPr>
          </w:p>
        </w:tc>
        <w:tc>
          <w:tcPr>
            <w:tcW w:w="6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9600DB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4"/>
              </w:rPr>
            </w:pPr>
          </w:p>
        </w:tc>
        <w:tc>
          <w:tcPr>
            <w:tcW w:w="96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FBF67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4"/>
              </w:rPr>
            </w:pPr>
          </w:p>
        </w:tc>
      </w:tr>
      <w:tr w:rsidR="003B4B76" w:rsidRPr="0007590C" w14:paraId="659CF83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4B9A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384E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ALI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F4D9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520,72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07D5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6,856,96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614A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3298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5662</w:t>
            </w:r>
          </w:p>
        </w:tc>
      </w:tr>
      <w:tr w:rsidR="003B4B76" w:rsidRPr="0007590C" w14:paraId="2336CAE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BE79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196B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DES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040D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52,958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4B88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881,275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7B18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2D23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009</w:t>
            </w:r>
          </w:p>
        </w:tc>
      </w:tr>
      <w:tr w:rsidR="003B4B76" w:rsidRPr="0007590C" w14:paraId="556D56A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34B8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434D4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MRT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BA63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668,426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4A03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2,165,96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2363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6C19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016</w:t>
            </w:r>
          </w:p>
        </w:tc>
      </w:tr>
      <w:tr w:rsidR="003B4B76" w:rsidRPr="0007590C" w14:paraId="079CFB8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2499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E088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BISI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A521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03,870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B88B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765,010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9420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5F2B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4606</w:t>
            </w:r>
          </w:p>
        </w:tc>
      </w:tr>
      <w:tr w:rsidR="003B4B76" w:rsidRPr="0007590C" w14:paraId="10933B59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906A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06A5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BUDI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C5E4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50,467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8A48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3,392,980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BA7E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4335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1487</w:t>
            </w:r>
          </w:p>
        </w:tc>
      </w:tr>
      <w:tr w:rsidR="003B4B76" w:rsidRPr="0007590C" w14:paraId="5D270BAF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8808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7818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EKA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1D53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92,649,656,775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D746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168,956,042,706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7499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F0C4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926</w:t>
            </w:r>
          </w:p>
        </w:tc>
      </w:tr>
      <w:tr w:rsidR="003B4B76" w:rsidRPr="0007590C" w14:paraId="1B303E5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8172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C560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PIN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D533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4,551,485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E247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7,645,11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8FD7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1503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6464</w:t>
            </w:r>
          </w:p>
        </w:tc>
      </w:tr>
      <w:tr w:rsidR="003B4B76" w:rsidRPr="0007590C" w14:paraId="0AFE5304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3F44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E565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DLTA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3946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338,129,985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05DC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523,517,17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A5D8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2F3C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22194</w:t>
            </w:r>
          </w:p>
        </w:tc>
      </w:tr>
      <w:tr w:rsidR="003B4B76" w:rsidRPr="0007590C" w14:paraId="5B09FC64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3656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59C3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DSNG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709F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27,245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5A7E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1,738,892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7806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65C9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64</w:t>
            </w:r>
          </w:p>
        </w:tc>
      </w:tr>
      <w:tr w:rsidR="003B4B76" w:rsidRPr="0007590C" w14:paraId="30D91DA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480B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BA88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EPMT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D230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653,250,886,056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5913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8,322,960,974,23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1DF3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D768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849</w:t>
            </w:r>
          </w:p>
        </w:tc>
      </w:tr>
      <w:tr w:rsidR="003B4B76" w:rsidRPr="0007590C" w14:paraId="4F39452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3EFE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849E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FISH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76DC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$                11,943,017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BE6F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$             4,315,398,111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8E3C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6424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0277</w:t>
            </w:r>
          </w:p>
        </w:tc>
      </w:tr>
      <w:tr w:rsidR="003B4B76" w:rsidRPr="0007590C" w14:paraId="3464558D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DEAC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42AA3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GGRM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462F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7,793,06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6717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69,072,19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B5E6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1B1F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1282</w:t>
            </w:r>
          </w:p>
        </w:tc>
      </w:tr>
      <w:tr w:rsidR="003B4B76" w:rsidRPr="0007590C" w14:paraId="724A54FF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2C46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4CC5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HMSP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06FF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13,538,418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507D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46,602,42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A8F2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2D96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29051</w:t>
            </w:r>
          </w:p>
        </w:tc>
      </w:tr>
      <w:tr w:rsidR="003B4B76" w:rsidRPr="0007590C" w14:paraId="0CF7AF5E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BB70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9025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ICBP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CE24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4,658,78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0DF7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4,367,15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9716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07DD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3556</w:t>
            </w:r>
          </w:p>
        </w:tc>
      </w:tr>
      <w:tr w:rsidR="003B4B76" w:rsidRPr="0007590C" w14:paraId="2DE4A93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F66F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DE5F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INDF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B7B6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4,961,85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A46B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96,537,796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7663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A463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514</w:t>
            </w:r>
          </w:p>
        </w:tc>
      </w:tr>
      <w:tr w:rsidR="003B4B76" w:rsidRPr="0007590C" w14:paraId="01283362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B5DE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EE52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JPFA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9C86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,088,18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A235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4,827,355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96C5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DE28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8411</w:t>
            </w:r>
          </w:p>
        </w:tc>
      </w:tr>
      <w:tr w:rsidR="003B4B76" w:rsidRPr="0007590C" w14:paraId="16C2B187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7DE0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D07C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LSIP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F8DC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329,426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F894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0,037,29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31FA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2D50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282</w:t>
            </w:r>
          </w:p>
        </w:tc>
      </w:tr>
      <w:tr w:rsidR="003B4B76" w:rsidRPr="0007590C" w14:paraId="753D1C7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14EE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DAD7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IDI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59AF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59,154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771B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4,960,145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24DD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1775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209</w:t>
            </w:r>
          </w:p>
        </w:tc>
      </w:tr>
      <w:tr w:rsidR="003B4B76" w:rsidRPr="0007590C" w14:paraId="00705C7D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956A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ED7B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LBI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6F33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224,80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CFCD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889,501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B991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E00C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42388</w:t>
            </w:r>
          </w:p>
        </w:tc>
      </w:tr>
      <w:tr w:rsidR="003B4B76" w:rsidRPr="0007590C" w14:paraId="79F74FC2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8CF7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2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D1BCC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YOR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02C4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760,434,280,304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EE74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7,591,706,426,634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C2A1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7D29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007</w:t>
            </w:r>
          </w:p>
        </w:tc>
      </w:tr>
      <w:tr w:rsidR="003B4B76" w:rsidRPr="0007590C" w14:paraId="0768BE6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BC24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2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A1BD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OTI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B5B2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271,714,366,363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4C2A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4,393,810,380,883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C840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1774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28943</w:t>
            </w:r>
          </w:p>
        </w:tc>
      </w:tr>
      <w:tr w:rsidR="003B4B76" w:rsidRPr="0007590C" w14:paraId="0F2B6FB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C207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2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6AA3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DPC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E1DC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19,444,262,069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A6FC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192,891,220,453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E2BF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A397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163</w:t>
            </w:r>
          </w:p>
        </w:tc>
      </w:tr>
      <w:tr w:rsidR="003B4B76" w:rsidRPr="0007590C" w14:paraId="59DEA3F6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8642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2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78610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KBM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ECF6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15,954,632,472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6A59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771,365,972,009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B542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8C5F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0901</w:t>
            </w:r>
          </w:p>
        </w:tc>
      </w:tr>
      <w:tr w:rsidR="003B4B76" w:rsidRPr="0007590C" w14:paraId="01D0CD5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5066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2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3AF2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KLT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3502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31,954,131,252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77C2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747,293,725,435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1D72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7D2D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276</w:t>
            </w:r>
          </w:p>
        </w:tc>
      </w:tr>
      <w:tr w:rsidR="003B4B76" w:rsidRPr="0007590C" w14:paraId="19EEAD32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140E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2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43C76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MAR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0311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597,773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912D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9,310,31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535E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27AD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2039</w:t>
            </w:r>
          </w:p>
        </w:tc>
      </w:tr>
      <w:tr w:rsidR="003B4B76" w:rsidRPr="0007590C" w14:paraId="00543D8D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7280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2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6D48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SMS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520E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617,917,036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D200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1,296,112,298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2970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8529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547</w:t>
            </w:r>
          </w:p>
        </w:tc>
      </w:tr>
      <w:tr w:rsidR="003B4B76" w:rsidRPr="0007590C" w14:paraId="45B6FAEA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9F88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2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0369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TTP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C695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55,088,886,019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2514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631,189,810,03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4D16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1661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9695</w:t>
            </w:r>
          </w:p>
        </w:tc>
      </w:tr>
      <w:tr w:rsidR="003B4B76" w:rsidRPr="0007590C" w14:paraId="52A5AF32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4CC6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2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3879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BLA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6118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764,380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A9E1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6,339,916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FA78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BCC3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678</w:t>
            </w:r>
          </w:p>
        </w:tc>
      </w:tr>
      <w:tr w:rsidR="003B4B76" w:rsidRPr="0007590C" w14:paraId="7C2EA1B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EF5D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lastRenderedPageBreak/>
              <w:t>2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B244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CID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BC7C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73,049,442,756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D080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445,143,511,801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98E0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A265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077</w:t>
            </w:r>
          </w:p>
        </w:tc>
      </w:tr>
      <w:tr w:rsidR="003B4B76" w:rsidRPr="0007590C" w14:paraId="383D30E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FB55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3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C90D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GKA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C5CF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318,607,055,495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7750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3,485,510,411,961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16CB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4033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9141</w:t>
            </w:r>
          </w:p>
        </w:tc>
      </w:tr>
      <w:tr w:rsidR="003B4B76" w:rsidRPr="0007590C" w14:paraId="63352DC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8C29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3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CE93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ULTJ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B300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701,607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E68F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5,555,871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D9F3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14EB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2628</w:t>
            </w:r>
          </w:p>
        </w:tc>
      </w:tr>
      <w:tr w:rsidR="003B4B76" w:rsidRPr="0007590C" w14:paraId="5841F88E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AE63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3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EB688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UNVR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D3E1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9,081,18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5065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0,326,869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265E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CC86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44676</w:t>
            </w:r>
          </w:p>
        </w:tc>
      </w:tr>
      <w:tr w:rsidR="003B4B76" w:rsidRPr="0007590C" w14:paraId="15D6A50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947A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3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F03B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WIIM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DB3A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51,142,850,919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3094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255,573,914,558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6E3F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392E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073</w:t>
            </w:r>
          </w:p>
        </w:tc>
      </w:tr>
      <w:tr w:rsidR="003B4B76" w:rsidRPr="0007590C" w14:paraId="4E44B8D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57E2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3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5164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LEO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55F0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63,261,752,474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BDF0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833,933,861,594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79B3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B0D2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586</w:t>
            </w:r>
          </w:p>
        </w:tc>
      </w:tr>
      <w:tr w:rsidR="003B4B76" w:rsidRPr="0007590C" w14:paraId="36BE397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4970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3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2CFD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HOKI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C654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90,195,136,265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791B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758,846,556,031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E09C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ABBA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1886</w:t>
            </w:r>
          </w:p>
        </w:tc>
      </w:tr>
      <w:tr w:rsidR="003B4B76" w:rsidRPr="0007590C" w14:paraId="16207257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F090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3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A5557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AMP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8D7D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61,947,295,689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D999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004,275,813,783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A161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D465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168</w:t>
            </w:r>
          </w:p>
        </w:tc>
      </w:tr>
      <w:tr w:rsidR="003B4B76" w:rsidRPr="0007590C" w14:paraId="5D783A6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F3B7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3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8FF20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GOOD 2018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03FC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25,481,597,11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B5DE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4,212,408,305,683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E51F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C5D6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101</w:t>
            </w:r>
          </w:p>
        </w:tc>
      </w:tr>
      <w:tr w:rsidR="003B4B76" w:rsidRPr="0007590C" w14:paraId="6E3E199A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5FA5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3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1521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ALI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7139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43,629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6B25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6,974,12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569F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EC37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0903</w:t>
            </w:r>
          </w:p>
        </w:tc>
      </w:tr>
      <w:tr w:rsidR="003B4B76" w:rsidRPr="0007590C" w14:paraId="6853036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9139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3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08DC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DES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CA91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83,885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EE8D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822,375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736A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8878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2</w:t>
            </w:r>
          </w:p>
        </w:tc>
      </w:tr>
      <w:tr w:rsidR="003B4B76" w:rsidRPr="0007590C" w14:paraId="357FCBF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57DD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4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8DC78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MRT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ED91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138,88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BE83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3,992,31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7F55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C24E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747</w:t>
            </w:r>
          </w:p>
        </w:tc>
      </w:tr>
      <w:tr w:rsidR="003B4B76" w:rsidRPr="0007590C" w14:paraId="335F756D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FAE3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4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B9A1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BISI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37F5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306,757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7DC7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941,056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1376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7BF3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43</w:t>
            </w:r>
          </w:p>
        </w:tc>
      </w:tr>
      <w:tr w:rsidR="003B4B76" w:rsidRPr="0007590C" w14:paraId="020C535D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8A55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4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C1D7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BUDI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48D2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64,021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78F8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999,767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9BB4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395F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2134</w:t>
            </w:r>
          </w:p>
        </w:tc>
      </w:tr>
      <w:tr w:rsidR="003B4B76" w:rsidRPr="0007590C" w14:paraId="2A87EA7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6C03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4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90F5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EKA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E7C2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15,459,200,242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D040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393,079,542,074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0A56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591D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5466</w:t>
            </w:r>
          </w:p>
        </w:tc>
      </w:tr>
      <w:tr w:rsidR="003B4B76" w:rsidRPr="0007590C" w14:paraId="3B729B14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A0A5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4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C10F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PIN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3874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,632,17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9ADC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9,353,04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D406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B97F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2374</w:t>
            </w:r>
          </w:p>
        </w:tc>
      </w:tr>
      <w:tr w:rsidR="003B4B76" w:rsidRPr="0007590C" w14:paraId="517DDA62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423E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4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26CB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DLTA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1CF3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317,815,177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690C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425,983,722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CCD1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4473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22287</w:t>
            </w:r>
          </w:p>
        </w:tc>
      </w:tr>
      <w:tr w:rsidR="003B4B76" w:rsidRPr="0007590C" w14:paraId="607D609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FB8A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4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C548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DSNG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2D7A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78,164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7954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1,620,82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7AC4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9CD1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1533</w:t>
            </w:r>
          </w:p>
        </w:tc>
      </w:tr>
      <w:tr w:rsidR="003B4B76" w:rsidRPr="0007590C" w14:paraId="67DF9CED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E6E8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4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2C7F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EPMT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E654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580,814,677,453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F91F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8,704,958,834,283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F3CF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1DAB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672</w:t>
            </w:r>
          </w:p>
        </w:tc>
      </w:tr>
      <w:tr w:rsidR="003B4B76" w:rsidRPr="0007590C" w14:paraId="6C318B49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42E2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4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A6F6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FISH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0538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$                11,343,554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03F3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$                426,269,039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652D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5A40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2661</w:t>
            </w:r>
          </w:p>
        </w:tc>
      </w:tr>
      <w:tr w:rsidR="003B4B76" w:rsidRPr="0007590C" w14:paraId="58DA42BA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94FF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4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D14CA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GGRM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3585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10,880,704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1862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78,647,27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38F7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4465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3835</w:t>
            </w:r>
          </w:p>
        </w:tc>
      </w:tr>
      <w:tr w:rsidR="003B4B76" w:rsidRPr="0007590C" w14:paraId="70D76674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EC75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5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2326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HMSP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4F63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13,721,513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71A9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50,902,806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3CE9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8AE6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26956</w:t>
            </w:r>
          </w:p>
        </w:tc>
      </w:tr>
      <w:tr w:rsidR="003B4B76" w:rsidRPr="0007590C" w14:paraId="0A04A92F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2637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5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E47F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ICBP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B74A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5,360,029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6B45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8,709,31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10B4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A79E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3847</w:t>
            </w:r>
          </w:p>
        </w:tc>
      </w:tr>
      <w:tr w:rsidR="003B4B76" w:rsidRPr="0007590C" w14:paraId="655D859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B1E0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5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AF37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INDF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AF3A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5,902,729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2E65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96,198,559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BCE8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E137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136</w:t>
            </w:r>
          </w:p>
        </w:tc>
      </w:tr>
      <w:tr w:rsidR="003B4B76" w:rsidRPr="0007590C" w14:paraId="75746FC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A9EA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5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5AB1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JPFA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04D5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793,91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3FC3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6,650,895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F9C4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A2E0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731</w:t>
            </w:r>
          </w:p>
        </w:tc>
      </w:tr>
      <w:tr w:rsidR="003B4B76" w:rsidRPr="0007590C" w14:paraId="3553398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1DA3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5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D92F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LSIP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B50B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52,630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5423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0,225,322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9425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2FD1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2471</w:t>
            </w:r>
          </w:p>
        </w:tc>
      </w:tr>
      <w:tr w:rsidR="003B4B76" w:rsidRPr="0007590C" w14:paraId="6E951EE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2233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5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ED46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IDI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6FC7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03,070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0FA1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40,990,309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6098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9934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0495</w:t>
            </w:r>
          </w:p>
        </w:tc>
      </w:tr>
      <w:tr w:rsidR="003B4B76" w:rsidRPr="0007590C" w14:paraId="096EE44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E8E2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5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F738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LBI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F352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206,059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77E8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896,950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DB49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603D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41632</w:t>
            </w:r>
          </w:p>
        </w:tc>
      </w:tr>
      <w:tr w:rsidR="003B4B76" w:rsidRPr="0007590C" w14:paraId="670759E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7DA5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5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05369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YOR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CBD4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,039,404,206,764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660B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9,037,918,806,473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8A24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70D5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712</w:t>
            </w:r>
          </w:p>
        </w:tc>
      </w:tr>
      <w:tr w:rsidR="003B4B76" w:rsidRPr="0007590C" w14:paraId="3E8C1D3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1060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5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01D5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OTI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28FA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,365,185,574,42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E264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4,682,083,844,951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044F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3A92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50516</w:t>
            </w:r>
          </w:p>
        </w:tc>
      </w:tr>
      <w:tr w:rsidR="003B4B76" w:rsidRPr="0007590C" w14:paraId="6459105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FF9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5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1804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DPC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2B70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  7,880,007,292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53B5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230,844,175,984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2A61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9A0C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064</w:t>
            </w:r>
          </w:p>
        </w:tc>
      </w:tr>
      <w:tr w:rsidR="003B4B76" w:rsidRPr="0007590C" w14:paraId="0A4C213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58A1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6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05B91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KBM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5AC2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957,169,058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961C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820,383,352,811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7F4F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CAB8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52581</w:t>
            </w:r>
          </w:p>
        </w:tc>
      </w:tr>
      <w:tr w:rsidR="003B4B76" w:rsidRPr="0007590C" w14:paraId="301446BD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250E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6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5C02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KLT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947A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44,943,627,9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F717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790,845,543,826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0D64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9E2F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5683</w:t>
            </w:r>
          </w:p>
        </w:tc>
      </w:tr>
      <w:tr w:rsidR="003B4B76" w:rsidRPr="0007590C" w14:paraId="768C67D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A9EE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6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F8A8C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MAR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2C2E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898,698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CBC1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7,787,52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793F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468F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234</w:t>
            </w:r>
          </w:p>
        </w:tc>
      </w:tr>
      <w:tr w:rsidR="003B4B76" w:rsidRPr="0007590C" w14:paraId="56F002C9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9345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6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AE51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SMS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2C51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46,367,081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0169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1,845,204,657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F75D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8DB4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768</w:t>
            </w:r>
          </w:p>
        </w:tc>
      </w:tr>
      <w:tr w:rsidR="003B4B76" w:rsidRPr="0007590C" w14:paraId="545B9986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7BF5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6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57DF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TTP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F7B5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82,590,522,84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BEBC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881,563,083,954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056E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3C00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6748</w:t>
            </w:r>
          </w:p>
        </w:tc>
      </w:tr>
      <w:tr w:rsidR="003B4B76" w:rsidRPr="0007590C" w14:paraId="176B00E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D8B9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6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1C90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BLA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9AD7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661,034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18B1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7,363,00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20D2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E9D0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807</w:t>
            </w:r>
          </w:p>
        </w:tc>
      </w:tr>
      <w:tr w:rsidR="003B4B76" w:rsidRPr="0007590C" w14:paraId="4ED64606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EF60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6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0A53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CID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FC80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45,149,344,561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9E80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551,192,620,939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5FC9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8670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5689</w:t>
            </w:r>
          </w:p>
        </w:tc>
      </w:tr>
      <w:tr w:rsidR="003B4B76" w:rsidRPr="0007590C" w14:paraId="5B798A6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9280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6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151D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GKA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D488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28,418,484,105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4F97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995,872,438,975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3964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8531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43</w:t>
            </w:r>
          </w:p>
        </w:tc>
      </w:tr>
      <w:tr w:rsidR="003B4B76" w:rsidRPr="0007590C" w14:paraId="1F84E5FE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E74F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lastRenderedPageBreak/>
              <w:t>6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A1DB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ULTJ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3DF1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035,865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2196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6,608,422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51FB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DA7A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5675</w:t>
            </w:r>
          </w:p>
        </w:tc>
      </w:tr>
      <w:tr w:rsidR="003B4B76" w:rsidRPr="0007590C" w14:paraId="06AE99F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8099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6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45778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UNVR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C753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7,392,83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A1BB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0,649,37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6400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332B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35802</w:t>
            </w:r>
          </w:p>
        </w:tc>
      </w:tr>
      <w:tr w:rsidR="003B4B76" w:rsidRPr="0007590C" w14:paraId="5CAB8C1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449C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7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F3CF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WIIM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2E2A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27,328,091,481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E752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299,521,608,556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1AB3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155F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2103</w:t>
            </w:r>
          </w:p>
        </w:tc>
      </w:tr>
      <w:tr w:rsidR="003B4B76" w:rsidRPr="0007590C" w14:paraId="7F90973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94FE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7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A2D3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LEO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4DBC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30,756,461,708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09B3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245,144,303,719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E733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75C6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501</w:t>
            </w:r>
          </w:p>
        </w:tc>
      </w:tr>
      <w:tr w:rsidR="003B4B76" w:rsidRPr="0007590C" w14:paraId="6096CE8F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5CA8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7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6B99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HOKI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B947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03,723,133,972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AE68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848,676,035,3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9BDD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4352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2222</w:t>
            </w:r>
          </w:p>
        </w:tc>
      </w:tr>
      <w:tr w:rsidR="003B4B76" w:rsidRPr="0007590C" w14:paraId="1CB3A3E7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F3E2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7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0682F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AMP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9C33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76,758,829,457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3F83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057,529,235,985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635E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E327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258</w:t>
            </w:r>
          </w:p>
        </w:tc>
      </w:tr>
      <w:tr w:rsidR="003B4B76" w:rsidRPr="0007590C" w14:paraId="075CF0A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39B2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7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2FC08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GOOD 2019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B9DD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35,766,359,48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3204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5,063,067,672,414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99E6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EBD3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8607</w:t>
            </w:r>
          </w:p>
        </w:tc>
      </w:tr>
      <w:tr w:rsidR="003B4B76" w:rsidRPr="0007590C" w14:paraId="6607504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9B13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7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0E77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ALI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DBC6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893,779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2211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7,781,23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BA55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24FA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217</w:t>
            </w:r>
          </w:p>
        </w:tc>
      </w:tr>
      <w:tr w:rsidR="003B4B76" w:rsidRPr="0007590C" w14:paraId="51FA28C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E8E4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7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50A4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DES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7AFB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35,789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BDCD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958,791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2E45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FA49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4163</w:t>
            </w:r>
          </w:p>
        </w:tc>
      </w:tr>
      <w:tr w:rsidR="003B4B76" w:rsidRPr="0007590C" w14:paraId="224B615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AE75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7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97296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MRT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D9BA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008,47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8B06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5,970,74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53B3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E4D6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883</w:t>
            </w:r>
          </w:p>
        </w:tc>
      </w:tr>
      <w:tr w:rsidR="003B4B76" w:rsidRPr="0007590C" w14:paraId="2FD22FAA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173E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7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790E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BISI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F963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73,647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16AD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914,979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D2EF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FD10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9388</w:t>
            </w:r>
          </w:p>
        </w:tc>
      </w:tr>
      <w:tr w:rsidR="003B4B76" w:rsidRPr="0007590C" w14:paraId="12F825A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B62D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7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C13B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BUDI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D617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67,093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11A8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963,007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3700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DA53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2264</w:t>
            </w:r>
          </w:p>
        </w:tc>
      </w:tr>
      <w:tr w:rsidR="003B4B76" w:rsidRPr="0007590C" w14:paraId="6094C407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9E02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8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9C3A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EKA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415C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81,812,593,992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3E53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566,673,828,068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CF66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5803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1605</w:t>
            </w:r>
          </w:p>
        </w:tc>
      </w:tr>
      <w:tr w:rsidR="003B4B76" w:rsidRPr="0007590C" w14:paraId="2A1AF844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118A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8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BD63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PIN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71A5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,845,83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A1AD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1,159,29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4ED3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D56E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2342</w:t>
            </w:r>
          </w:p>
        </w:tc>
      </w:tr>
      <w:tr w:rsidR="003B4B76" w:rsidRPr="0007590C" w14:paraId="487489A9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30C3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8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866B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DLTA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9079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23,465,762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523E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225,580,913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EBB3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121A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074</w:t>
            </w:r>
          </w:p>
        </w:tc>
      </w:tr>
      <w:tr w:rsidR="003B4B76" w:rsidRPr="0007590C" w14:paraId="555F79FD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2069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8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4964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DSNG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68C3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78,171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F0DE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4,151,38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60A0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C5D2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379</w:t>
            </w:r>
          </w:p>
        </w:tc>
      </w:tr>
      <w:tr w:rsidR="003B4B76" w:rsidRPr="0007590C" w14:paraId="1F05A2E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7B54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8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3355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EPMT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354A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679,870,547,997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36E0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9,211,731,059,218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0B07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EF90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38</w:t>
            </w:r>
          </w:p>
        </w:tc>
      </w:tr>
      <w:tr w:rsidR="003B4B76" w:rsidRPr="0007590C" w14:paraId="3D247154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6FAF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8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7A6E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FISH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AFAC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$                19,476,235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4999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$                440,917,819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4E6C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677F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417</w:t>
            </w:r>
          </w:p>
        </w:tc>
      </w:tr>
      <w:tr w:rsidR="003B4B76" w:rsidRPr="0007590C" w14:paraId="0AE4930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C8B5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8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B658B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GGRM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381E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7,647,729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A5C4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78,191,409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394F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7B5C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9781</w:t>
            </w:r>
          </w:p>
        </w:tc>
      </w:tr>
      <w:tr w:rsidR="003B4B76" w:rsidRPr="0007590C" w14:paraId="1471FAC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8DB7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8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93ED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HMSP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CEF2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8,581,37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FDA0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49,674,03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CFC9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3EF5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7275</w:t>
            </w:r>
          </w:p>
        </w:tc>
      </w:tr>
      <w:tr w:rsidR="003B4B76" w:rsidRPr="0007590C" w14:paraId="080A340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E8F2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8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632A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ICBP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294D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7,418,57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4402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103,502,626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E591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D567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168</w:t>
            </w:r>
          </w:p>
        </w:tc>
      </w:tr>
      <w:tr w:rsidR="003B4B76" w:rsidRPr="0007590C" w14:paraId="08A1A81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99CA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8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B4C1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INDF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2181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8,752,066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41F1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163,136,516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ADB9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6853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5365</w:t>
            </w:r>
          </w:p>
        </w:tc>
      </w:tr>
      <w:tr w:rsidR="003B4B76" w:rsidRPr="0007590C" w14:paraId="6134AFB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924C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9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5FF7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JPFA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6C2D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221,90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D6B9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5,951,76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4CC7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4671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708</w:t>
            </w:r>
          </w:p>
        </w:tc>
      </w:tr>
      <w:tr w:rsidR="003B4B76" w:rsidRPr="0007590C" w14:paraId="75D2347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67DD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9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7547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LSIP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0102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695,490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8877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0,922,78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22EF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04C7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367</w:t>
            </w:r>
          </w:p>
        </w:tc>
      </w:tr>
      <w:tr w:rsidR="003B4B76" w:rsidRPr="0007590C" w14:paraId="0B57E82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2AA5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9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DBCF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IDI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76F7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00,273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C7F0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5,923,693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2E67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168A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381</w:t>
            </w:r>
          </w:p>
        </w:tc>
      </w:tr>
      <w:tr w:rsidR="003B4B76" w:rsidRPr="0007590C" w14:paraId="0D07287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280E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9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7079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LBI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BDDA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85,617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29A9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907,425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2888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C507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9824</w:t>
            </w:r>
          </w:p>
        </w:tc>
      </w:tr>
      <w:tr w:rsidR="003B4B76" w:rsidRPr="0007590C" w14:paraId="6175B07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82B2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9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C73C6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YOR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24F6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,098,168,514,645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C8EB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9,777,500,514,55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BBEB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09A8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609</w:t>
            </w:r>
          </w:p>
        </w:tc>
      </w:tr>
      <w:tr w:rsidR="003B4B76" w:rsidRPr="0007590C" w14:paraId="00331BC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ED94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9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19CA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OTI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2BCC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68,610,282,478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20F6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4,452,166,671,985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5402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BD7D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787</w:t>
            </w:r>
          </w:p>
        </w:tc>
      </w:tr>
      <w:tr w:rsidR="003B4B76" w:rsidRPr="0007590C" w14:paraId="6C18107E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CB49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9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99FA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DPC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F759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  2,804,331,006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F994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164,826,486,522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7BD5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875B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0241</w:t>
            </w:r>
          </w:p>
        </w:tc>
      </w:tr>
      <w:tr w:rsidR="003B4B76" w:rsidRPr="0007590C" w14:paraId="61BB56F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DA21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9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030FC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KBM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40B4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  5,415,741,808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1E44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768,660,546,754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E91D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CD09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0306</w:t>
            </w:r>
          </w:p>
        </w:tc>
      </w:tr>
      <w:tr w:rsidR="003B4B76" w:rsidRPr="0007590C" w14:paraId="68FF5FE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45CC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9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7513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KLT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2D96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42,520,246,722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A65D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773,863,042,44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279E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C13C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5495</w:t>
            </w:r>
          </w:p>
        </w:tc>
      </w:tr>
      <w:tr w:rsidR="003B4B76" w:rsidRPr="0007590C" w14:paraId="4A6CB5DE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E297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9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A3F5B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MAR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D609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539,79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EAB1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5,026,17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55F7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C9CE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396</w:t>
            </w:r>
          </w:p>
        </w:tc>
      </w:tr>
      <w:tr w:rsidR="003B4B76" w:rsidRPr="0007590C" w14:paraId="7688742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9DEF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B70F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SMS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A69C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206,411,08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90F9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2,775,930,059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92B3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CB35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9443</w:t>
            </w:r>
          </w:p>
        </w:tc>
      </w:tr>
      <w:tr w:rsidR="003B4B76" w:rsidRPr="0007590C" w14:paraId="34ACAB4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C154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9B4A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TTP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3BBB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628,628,879,549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42D2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3,448,995,059,882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3E47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079C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8226</w:t>
            </w:r>
          </w:p>
        </w:tc>
      </w:tr>
      <w:tr w:rsidR="003B4B76" w:rsidRPr="0007590C" w14:paraId="00409F97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275B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AC18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BLA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0106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680,730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2BCA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9,431,29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D109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23F3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503</w:t>
            </w:r>
          </w:p>
        </w:tc>
      </w:tr>
      <w:tr w:rsidR="003B4B76" w:rsidRPr="0007590C" w14:paraId="64E15754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71F9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31B5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CID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C2DF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00,465,635,121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C75B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333,947,582,106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D83B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1E16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305</w:t>
            </w:r>
          </w:p>
        </w:tc>
      </w:tr>
      <w:tr w:rsidR="003B4B76" w:rsidRPr="0007590C" w14:paraId="0494ED9F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017B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ABE6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GKA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6E64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78,561,152,411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D3DD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3,361,956,197,96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A00E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06BD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4235</w:t>
            </w:r>
          </w:p>
        </w:tc>
      </w:tr>
      <w:tr w:rsidR="003B4B76" w:rsidRPr="0007590C" w14:paraId="6FAAC86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CA52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9CD4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ULTJ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5B28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109,666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FB22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8,754,116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331D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C594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2676</w:t>
            </w:r>
          </w:p>
        </w:tc>
      </w:tr>
      <w:tr w:rsidR="003B4B76" w:rsidRPr="0007590C" w14:paraId="2A310989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6BA6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A2164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UNVR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FCB9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7,163,536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2975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0,534,632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551A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B4EF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34885</w:t>
            </w:r>
          </w:p>
        </w:tc>
      </w:tr>
      <w:tr w:rsidR="003B4B76" w:rsidRPr="0007590C" w14:paraId="2FD5D4BA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7A24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lastRenderedPageBreak/>
              <w:t>10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8C7D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WIIM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78BB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72,506,562,986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730F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614,442,007,528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E2C8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F04B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685</w:t>
            </w:r>
          </w:p>
        </w:tc>
      </w:tr>
      <w:tr w:rsidR="003B4B76" w:rsidRPr="0007590C" w14:paraId="50AE872E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EA60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45F2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LEO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3BB6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32,772,234,495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A376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310,940,121,622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BB54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6E07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128</w:t>
            </w:r>
          </w:p>
        </w:tc>
      </w:tr>
      <w:tr w:rsidR="003B4B76" w:rsidRPr="0007590C" w14:paraId="1D05C39F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4C7E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5BAB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HOKI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9CBF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38,038,419,405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36EE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906,924,214,166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213B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A589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194</w:t>
            </w:r>
          </w:p>
        </w:tc>
      </w:tr>
      <w:tr w:rsidR="003B4B76" w:rsidRPr="0007590C" w14:paraId="6784F7F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E5CA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1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5BE8C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AMP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BE41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44,045,828,312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931F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086,873,666,641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FEAF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5CBB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053</w:t>
            </w:r>
          </w:p>
        </w:tc>
      </w:tr>
      <w:tr w:rsidR="003B4B76" w:rsidRPr="0007590C" w14:paraId="0538863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A437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1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BA3B8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GOOD 2020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4A22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45,103,761,907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EC4D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6,670,943,518,686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1FE7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BE1F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674</w:t>
            </w:r>
          </w:p>
        </w:tc>
      </w:tr>
      <w:tr w:rsidR="003B4B76" w:rsidRPr="0007590C" w14:paraId="29A02E6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0C7E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1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1313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ALI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B194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,067,362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6698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0,399,906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B2F9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E967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801</w:t>
            </w:r>
          </w:p>
        </w:tc>
      </w:tr>
      <w:tr w:rsidR="003B4B76" w:rsidRPr="0007590C" w14:paraId="26CBD6B7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FE11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1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BA68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DES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1054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65,758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35CF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304,108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32F9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5EAC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20379</w:t>
            </w:r>
          </w:p>
        </w:tc>
      </w:tr>
      <w:tr w:rsidR="003B4B76" w:rsidRPr="0007590C" w14:paraId="49ADA10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8F3D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1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F2BEA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MRT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47B7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98,875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1345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7,493,74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1923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44DE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0723</w:t>
            </w:r>
          </w:p>
        </w:tc>
      </w:tr>
      <w:tr w:rsidR="003B4B76" w:rsidRPr="0007590C" w14:paraId="31654DE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6C0D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1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1B0C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BISI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7C1F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380,992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934B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3,132,202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8205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E0EA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2164</w:t>
            </w:r>
          </w:p>
        </w:tc>
      </w:tr>
      <w:tr w:rsidR="003B4B76" w:rsidRPr="0007590C" w14:paraId="71F68A4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9541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1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C5F7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BUDI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6E89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91,723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4CD1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993,218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C605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8CEE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064</w:t>
            </w:r>
          </w:p>
        </w:tc>
      </w:tr>
      <w:tr w:rsidR="003B4B76" w:rsidRPr="0007590C" w14:paraId="2269BC0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474A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1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C0C0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EKA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533F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87,066,990,085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76E0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697,387,196,209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4366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86BB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1021</w:t>
            </w:r>
          </w:p>
        </w:tc>
      </w:tr>
      <w:tr w:rsidR="003B4B76" w:rsidRPr="0007590C" w14:paraId="04616FCE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E288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1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5F61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PIN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FE1C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,619,01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4381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5,446,05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8FD8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249A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21</w:t>
            </w:r>
          </w:p>
        </w:tc>
      </w:tr>
      <w:tr w:rsidR="003B4B76" w:rsidRPr="0007590C" w14:paraId="17CA47C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AF24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1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D495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DLTA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437C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87,992,998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C693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308,722,065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E3FD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436E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4365</w:t>
            </w:r>
          </w:p>
        </w:tc>
      </w:tr>
      <w:tr w:rsidR="003B4B76" w:rsidRPr="0007590C" w14:paraId="5B256F04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088D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2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D868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DSNG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DCEC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739,649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20F1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3,712,16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ACA8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8E56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5394</w:t>
            </w:r>
          </w:p>
        </w:tc>
      </w:tr>
      <w:tr w:rsidR="003B4B76" w:rsidRPr="0007590C" w14:paraId="2326E0C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0DB0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2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0391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EPMT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B307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846,240,999,497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F7B6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9,729,919,645,52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D27E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FD54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8697</w:t>
            </w:r>
          </w:p>
        </w:tc>
      </w:tr>
      <w:tr w:rsidR="003B4B76" w:rsidRPr="0007590C" w14:paraId="48B176EF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960F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2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AED6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FISH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26F4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$                28,053,043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4792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$                537,640,594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865A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13A2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5218</w:t>
            </w:r>
          </w:p>
        </w:tc>
      </w:tr>
      <w:tr w:rsidR="003B4B76" w:rsidRPr="0007590C" w14:paraId="593AAC1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C9DA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2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88F38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GGRM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B2DB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5,605,32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66FB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89,963,69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7D6C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8803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231</w:t>
            </w:r>
          </w:p>
        </w:tc>
      </w:tr>
      <w:tr w:rsidR="003B4B76" w:rsidRPr="0007590C" w14:paraId="2C0A5F8D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8FBD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2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17EB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HMSP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7A4C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7,137,09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A104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53,090,42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F82C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815D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3443</w:t>
            </w:r>
          </w:p>
        </w:tc>
      </w:tr>
      <w:tr w:rsidR="003B4B76" w:rsidRPr="0007590C" w14:paraId="1E0C3A2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06FA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2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9165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ICBP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9EC6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7,911,94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00AF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118,015,311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222E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23BC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704</w:t>
            </w:r>
          </w:p>
        </w:tc>
      </w:tr>
      <w:tr w:rsidR="003B4B76" w:rsidRPr="0007590C" w14:paraId="6EBC4B8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FC38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2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E132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INDF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2711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11,203,585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9BE6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179,356,193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B161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C516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247</w:t>
            </w:r>
          </w:p>
        </w:tc>
      </w:tr>
      <w:tr w:rsidR="003B4B76" w:rsidRPr="0007590C" w14:paraId="650910B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9D21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2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E36D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JPFA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AB89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,130,896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739B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8,589,656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DED4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5C2A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453</w:t>
            </w:r>
          </w:p>
        </w:tc>
      </w:tr>
      <w:tr w:rsidR="003B4B76" w:rsidRPr="0007590C" w14:paraId="4A525ED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29E4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2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F28A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LSIP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6F86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991,630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4D65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1,851,269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0C88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926C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8367</w:t>
            </w:r>
          </w:p>
        </w:tc>
      </w:tr>
      <w:tr w:rsidR="003B4B76" w:rsidRPr="0007590C" w14:paraId="7931418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C315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2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CF5D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IDI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1591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69,694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44CA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6,329,539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CA4F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06CF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261</w:t>
            </w:r>
          </w:p>
        </w:tc>
      </w:tr>
      <w:tr w:rsidR="003B4B76" w:rsidRPr="0007590C" w14:paraId="338576A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AE2C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3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AE24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LBI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8A77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665,850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D9E5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922,017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FE06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0616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22787</w:t>
            </w:r>
          </w:p>
        </w:tc>
      </w:tr>
      <w:tr w:rsidR="003B4B76" w:rsidRPr="0007590C" w14:paraId="7E960ED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67E8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3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1A770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YOR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140B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211,052,647,953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C7BD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9,917,653,265,528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75B9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0A49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08</w:t>
            </w:r>
          </w:p>
        </w:tc>
      </w:tr>
      <w:tr w:rsidR="003B4B76" w:rsidRPr="0007590C" w14:paraId="2F27CE84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32DF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3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7F01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OTI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2908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83,602,993,676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E58C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4,191,284,422,677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1128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F9F8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766</w:t>
            </w:r>
          </w:p>
        </w:tc>
      </w:tr>
      <w:tr w:rsidR="003B4B76" w:rsidRPr="0007590C" w14:paraId="002C3190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A7AF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3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B32F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DPC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FD9A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  9,571,235,584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E531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206,385,542,888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61DE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6EA0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0793</w:t>
            </w:r>
          </w:p>
        </w:tc>
      </w:tr>
      <w:tr w:rsidR="003B4B76" w:rsidRPr="0007590C" w14:paraId="278ED5FF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604D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3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4169A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KBM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3F52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29,707,421,605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09F8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970,428,120,056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4C70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407D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1508</w:t>
            </w:r>
          </w:p>
        </w:tc>
      </w:tr>
      <w:tr w:rsidR="003B4B76" w:rsidRPr="0007590C" w14:paraId="13698464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4654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3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D9C1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KLT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94B7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84,524,160,228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1B21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889,125,250,792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9A7E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AD4F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9506</w:t>
            </w:r>
          </w:p>
        </w:tc>
      </w:tr>
      <w:tr w:rsidR="003B4B76" w:rsidRPr="0007590C" w14:paraId="1E358E4A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8B6A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3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546EB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MAR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E7C1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,829,41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A51B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40,345,00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DECD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4BF2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013</w:t>
            </w:r>
          </w:p>
        </w:tc>
      </w:tr>
      <w:tr w:rsidR="003B4B76" w:rsidRPr="0007590C" w14:paraId="16096AB9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067E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3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FCE0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SMS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FE81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768,257,149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6A1E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3,850,610,076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CF62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BFF9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2767</w:t>
            </w:r>
          </w:p>
        </w:tc>
      </w:tr>
      <w:tr w:rsidR="003B4B76" w:rsidRPr="0007590C" w14:paraId="0FDCF1FE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0026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3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87F3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TTP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5F08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617,573,766,863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9195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3,919,243,683,748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E4F1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BE99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5757</w:t>
            </w:r>
          </w:p>
        </w:tc>
      </w:tr>
      <w:tr w:rsidR="003B4B76" w:rsidRPr="0007590C" w14:paraId="3B233DDA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C504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3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1683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BLA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7384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791,916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6EE2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1,084,01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A6F6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FE50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756</w:t>
            </w:r>
          </w:p>
        </w:tc>
      </w:tr>
      <w:tr w:rsidR="003B4B76" w:rsidRPr="0007590C" w14:paraId="6A97FA3D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8A00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4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FD92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CID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97D6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78,507,618,777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C13D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300,804,864,96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2B10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ECFD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412</w:t>
            </w:r>
          </w:p>
        </w:tc>
      </w:tr>
      <w:tr w:rsidR="003B4B76" w:rsidRPr="0007590C" w14:paraId="7CA80EE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7EA8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4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CF3E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GKA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54A2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81,109,483,989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B336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3,403,961,007,49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EEF5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009E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4134</w:t>
            </w:r>
          </w:p>
        </w:tc>
      </w:tr>
      <w:tr w:rsidR="003B4B76" w:rsidRPr="0007590C" w14:paraId="6BC4EF8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15C2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4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A590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ULTJ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564B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276,79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582C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7,406,856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7761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95F9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7238</w:t>
            </w:r>
          </w:p>
        </w:tc>
      </w:tr>
      <w:tr w:rsidR="003B4B76" w:rsidRPr="0007590C" w14:paraId="3AD75AF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61FC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4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DFA5F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UNVR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AE9B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5,758,14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4540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9,068,532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8DF9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5B90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30197</w:t>
            </w:r>
          </w:p>
        </w:tc>
      </w:tr>
      <w:tr w:rsidR="003B4B76" w:rsidRPr="0007590C" w14:paraId="5282BF2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99C6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4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12F9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WIIM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BCBE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76,877,010,231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98BF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891,169,731,202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C88E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C187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9353</w:t>
            </w:r>
          </w:p>
        </w:tc>
      </w:tr>
      <w:tr w:rsidR="003B4B76" w:rsidRPr="0007590C" w14:paraId="02504F1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C310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4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1CF0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LEO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0388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80,711,667,02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6607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348,181,576,913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FE75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A9EF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3404</w:t>
            </w:r>
          </w:p>
        </w:tc>
      </w:tr>
      <w:tr w:rsidR="003B4B76" w:rsidRPr="0007590C" w14:paraId="7F89F49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68FB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lastRenderedPageBreak/>
              <w:t>14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3B34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HOKI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16ED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11,844,682,161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5922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987,563,580,363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4EBE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A37C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1199</w:t>
            </w:r>
          </w:p>
        </w:tc>
      </w:tr>
      <w:tr w:rsidR="003B4B76" w:rsidRPr="0007590C" w14:paraId="2E5EF859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8A93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4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02F32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AMP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F5BF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00,066,615,09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7110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147,260,611,703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529A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B21D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8722</w:t>
            </w:r>
          </w:p>
        </w:tc>
      </w:tr>
      <w:tr w:rsidR="003B4B76" w:rsidRPr="0007590C" w14:paraId="4101404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A38B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4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F6C4C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GOOD 2021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A7DF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92,637,672,186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E7AB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6,766,602,280,143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5A09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F3F0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28</w:t>
            </w:r>
          </w:p>
        </w:tc>
      </w:tr>
      <w:tr w:rsidR="003B4B76" w:rsidRPr="0007590C" w14:paraId="0EE60B5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B32F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4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E10E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ALI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B677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792,05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C987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9,249,34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115F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3C3A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6127</w:t>
            </w:r>
          </w:p>
        </w:tc>
      </w:tr>
      <w:tr w:rsidR="003B4B76" w:rsidRPr="0007590C" w14:paraId="7FDBFF7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CE73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5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ED2B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DES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696F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364,972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B3FF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645,582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1378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BFF3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22179</w:t>
            </w:r>
          </w:p>
        </w:tc>
      </w:tr>
      <w:tr w:rsidR="003B4B76" w:rsidRPr="0007590C" w14:paraId="22406D59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50B9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5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A8E14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AMRT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9502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,907,478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505E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0,746,266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FE33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D1B6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9456</w:t>
            </w:r>
          </w:p>
        </w:tc>
      </w:tr>
      <w:tr w:rsidR="003B4B76" w:rsidRPr="0007590C" w14:paraId="2417C339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FB4A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5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1D21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BISI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5A66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526,297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CB1E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3,410,481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1BC8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9E65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5432</w:t>
            </w:r>
          </w:p>
        </w:tc>
      </w:tr>
      <w:tr w:rsidR="003B4B76" w:rsidRPr="0007590C" w14:paraId="6C7D1539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92D2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5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6545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BUDI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F3EC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93,065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89E7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3,173,651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4991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2016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2932</w:t>
            </w:r>
          </w:p>
        </w:tc>
      </w:tr>
      <w:tr w:rsidR="003B4B76" w:rsidRPr="0007590C" w14:paraId="708DD4EA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4241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5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A68D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EKA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4E70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20,704,543,072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0F3F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718,287,453,575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BB8B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B60D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2844</w:t>
            </w:r>
          </w:p>
        </w:tc>
      </w:tr>
      <w:tr w:rsidR="003B4B76" w:rsidRPr="0007590C" w14:paraId="0F791C7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E0E8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5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0B5F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PIN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101B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,930,35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CC76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9,847,545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A1A6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48BE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354</w:t>
            </w:r>
          </w:p>
        </w:tc>
      </w:tr>
      <w:tr w:rsidR="003B4B76" w:rsidRPr="0007590C" w14:paraId="720CCBE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6474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5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8D87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DLTA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5222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30,065,807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AF7B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307,186,367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F373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661A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76</w:t>
            </w:r>
          </w:p>
        </w:tc>
      </w:tr>
      <w:tr w:rsidR="003B4B76" w:rsidRPr="0007590C" w14:paraId="55773816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782B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5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F3F1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DSNG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4124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206,58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DD4C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5,357,229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7DB5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6494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857</w:t>
            </w:r>
          </w:p>
        </w:tc>
      </w:tr>
      <w:tr w:rsidR="003B4B76" w:rsidRPr="0007590C" w14:paraId="7D521F1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F7C6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5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4888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EPMT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5BE3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842,590,883,679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E24E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0,402,356,853,033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AC09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AE7F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81</w:t>
            </w:r>
          </w:p>
        </w:tc>
      </w:tr>
      <w:tr w:rsidR="003B4B76" w:rsidRPr="0007590C" w14:paraId="072E602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0655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5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C9CD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FISH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99C9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$                32,827,3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9982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$                461,463,695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E488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1971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114</w:t>
            </w:r>
          </w:p>
        </w:tc>
      </w:tr>
      <w:tr w:rsidR="003B4B76" w:rsidRPr="0007590C" w14:paraId="0EA479D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B188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6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99A0A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GGRM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729A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,779,742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6CCF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88,562,61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1974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4D17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139</w:t>
            </w:r>
          </w:p>
        </w:tc>
      </w:tr>
      <w:tr w:rsidR="003B4B76" w:rsidRPr="0007590C" w14:paraId="3BC8575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28B7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6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D18B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HMSP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9FF1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6,323,74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B202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54,786,992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DE82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0653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1542</w:t>
            </w:r>
          </w:p>
        </w:tc>
      </w:tr>
      <w:tr w:rsidR="003B4B76" w:rsidRPr="0007590C" w14:paraId="603434CF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B3BF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6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8FFC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ICBP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A195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5,722,19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BDFF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115,305,360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C467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862D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963</w:t>
            </w:r>
          </w:p>
        </w:tc>
      </w:tr>
      <w:tr w:rsidR="003B4B76" w:rsidRPr="0007590C" w14:paraId="020AB2AF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AC24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6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C699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INDF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BEED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9,192,569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B8C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180,433,300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E262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B403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5095</w:t>
            </w:r>
          </w:p>
        </w:tc>
      </w:tr>
      <w:tr w:rsidR="003B4B76" w:rsidRPr="0007590C" w14:paraId="47E5B36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581F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6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8E3B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JPFA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59AD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490,93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0C62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32,690,887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F711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1159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561</w:t>
            </w:r>
          </w:p>
        </w:tc>
      </w:tr>
      <w:tr w:rsidR="003B4B76" w:rsidRPr="0007590C" w14:paraId="78201C0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0015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6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0EDD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LSIP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0BBD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035,285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2776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2,417,01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A830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185A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8338</w:t>
            </w:r>
          </w:p>
        </w:tc>
      </w:tr>
      <w:tr w:rsidR="003B4B76" w:rsidRPr="0007590C" w14:paraId="09588C3E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0D8C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6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9B4E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IDI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D842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399,121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4415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6,905,148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AE44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4F49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578</w:t>
            </w:r>
          </w:p>
        </w:tc>
      </w:tr>
      <w:tr w:rsidR="003B4B76" w:rsidRPr="0007590C" w14:paraId="56292D9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8E74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6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CCCC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LBI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8ED8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924,906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CF17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3,374,502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9310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A097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27409</w:t>
            </w:r>
          </w:p>
        </w:tc>
      </w:tr>
      <w:tr w:rsidR="003B4B76" w:rsidRPr="0007590C" w14:paraId="13814775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69EC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6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6C0A4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MYOR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926D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,970,064,538,149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33EE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2,276,160,695,411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1CE8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C24E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8844</w:t>
            </w:r>
          </w:p>
        </w:tc>
      </w:tr>
      <w:tr w:rsidR="003B4B76" w:rsidRPr="0007590C" w14:paraId="0DFF96B3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EFF2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6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0AA4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OTI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2525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32,247,722,254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CE16B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4,130,321,616,083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0803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4911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0465</w:t>
            </w:r>
          </w:p>
        </w:tc>
      </w:tr>
      <w:tr w:rsidR="003B4B76" w:rsidRPr="0007590C" w14:paraId="39A5A87E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50C0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7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A0D9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DPC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8B03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24,464,054,875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D6E7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401,504,764,117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3E3C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668F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1746</w:t>
            </w:r>
          </w:p>
        </w:tc>
      </w:tr>
      <w:tr w:rsidR="003B4B76" w:rsidRPr="0007590C" w14:paraId="4D022862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DBEA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7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8783F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KBM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9BF5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86,635,603,936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F084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042,199,577,083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DA68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A198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4242</w:t>
            </w:r>
          </w:p>
        </w:tc>
      </w:tr>
      <w:tr w:rsidR="003B4B76" w:rsidRPr="0007590C" w14:paraId="643B255F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4175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7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10EF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KLT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8252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74,865,302,076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6E42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033,289,474,829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C47F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2DD9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245</w:t>
            </w:r>
          </w:p>
        </w:tc>
      </w:tr>
      <w:tr w:rsidR="003B4B76" w:rsidRPr="0007590C" w14:paraId="56252EB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5869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7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99AA8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MAR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F21A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5,504,956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A0E6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42,600,81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77B5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4282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2922</w:t>
            </w:r>
          </w:p>
        </w:tc>
      </w:tr>
      <w:tr w:rsidR="003B4B76" w:rsidRPr="0007590C" w14:paraId="01EA1CC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D23E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7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81CF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SMS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B9F2D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,258,507,893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62F5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3,969,704,123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37DC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C9B9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6167</w:t>
            </w:r>
          </w:p>
        </w:tc>
      </w:tr>
      <w:tr w:rsidR="003B4B76" w:rsidRPr="0007590C" w14:paraId="20260916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F53E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7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30C6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STTP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EC3F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624,524,005,786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00B8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4,590,737,849,889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73A7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AF42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3604</w:t>
            </w:r>
          </w:p>
        </w:tc>
      </w:tr>
      <w:tr w:rsidR="003B4B76" w:rsidRPr="0007590C" w14:paraId="2084172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7674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7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3252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BLA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43E53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801,440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7E01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23,673,64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D192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A4FC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3385</w:t>
            </w:r>
          </w:p>
        </w:tc>
      </w:tr>
      <w:tr w:rsidR="003B4B76" w:rsidRPr="0007590C" w14:paraId="30757457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92F6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7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C3C0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CID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81942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18,109,470,352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DD9B6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380,657,918,106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5E1B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06DE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0761</w:t>
            </w:r>
          </w:p>
        </w:tc>
      </w:tr>
      <w:tr w:rsidR="003B4B76" w:rsidRPr="0007590C" w14:paraId="1317222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CE84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7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7A7E3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TGKA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07CDE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478,266,312,889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31C7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4,181,760,862,637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8474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2D87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1437</w:t>
            </w:r>
          </w:p>
        </w:tc>
      </w:tr>
      <w:tr w:rsidR="003B4B76" w:rsidRPr="0007590C" w14:paraId="1910CC5E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4F7B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79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13738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ULTJ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061A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965,486,000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ECBFC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7,376,375,000,00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462AD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A88D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3089</w:t>
            </w:r>
          </w:p>
        </w:tc>
      </w:tr>
      <w:tr w:rsidR="003B4B76" w:rsidRPr="0007590C" w14:paraId="4046E3A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CFC5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8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8F59D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UNVR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34C5F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5,364,76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5A52A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Rp  18,318,114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E0F2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73AC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29287</w:t>
            </w:r>
          </w:p>
        </w:tc>
      </w:tr>
      <w:tr w:rsidR="003B4B76" w:rsidRPr="0007590C" w14:paraId="6A595D68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90F3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8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A2AC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WIIM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8780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249,644,129,079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07211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2,168,793,843,296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4B66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5E75B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1511</w:t>
            </w:r>
          </w:p>
        </w:tc>
      </w:tr>
      <w:tr w:rsidR="003B4B76" w:rsidRPr="0007590C" w14:paraId="5828681B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14656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8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405C5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LEO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E16B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95,598,848,689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9EF50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693,523,611,414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EB237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7E63C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155</w:t>
            </w:r>
          </w:p>
        </w:tc>
      </w:tr>
      <w:tr w:rsidR="003B4B76" w:rsidRPr="0007590C" w14:paraId="26233252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ECB9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8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65740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HOKI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DE67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90,572,477,000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FA0F4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  811,603,660,216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E60D1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52A44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116</w:t>
            </w:r>
          </w:p>
        </w:tc>
      </w:tr>
      <w:tr w:rsidR="003B4B76" w:rsidRPr="0007590C" w14:paraId="4885EECC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E2F6F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8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E7F47" w14:textId="77777777" w:rsidR="003B4B76" w:rsidRPr="0007590C" w:rsidRDefault="003B4B76" w:rsidP="00AD041F">
            <w:pPr>
              <w:spacing w:after="0"/>
              <w:ind w:hanging="13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CAMP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5AB59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121,257,336,904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B4608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1,074,777,460,412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A6C6E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EBBC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11282</w:t>
            </w:r>
          </w:p>
        </w:tc>
      </w:tr>
      <w:tr w:rsidR="003B4B76" w:rsidRPr="0007590C" w14:paraId="7904CA21" w14:textId="77777777" w:rsidTr="0056029D">
        <w:trPr>
          <w:trHeight w:val="315"/>
        </w:trPr>
        <w:tc>
          <w:tcPr>
            <w:tcW w:w="5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6E279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lastRenderedPageBreak/>
              <w:t>18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180B" w14:textId="77777777" w:rsidR="003B4B76" w:rsidRPr="0007590C" w:rsidRDefault="003B4B76" w:rsidP="00AD041F">
            <w:pPr>
              <w:spacing w:after="0"/>
              <w:ind w:hanging="49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GOOD 2022</w:t>
            </w:r>
          </w:p>
        </w:tc>
        <w:tc>
          <w:tcPr>
            <w:tcW w:w="2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640E7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 521,714,035,585 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4AEC5" w14:textId="77777777" w:rsidR="003B4B76" w:rsidRPr="0007590C" w:rsidRDefault="003B4B76" w:rsidP="00AD041F">
            <w:pPr>
              <w:spacing w:after="0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 xml:space="preserve"> Rp    7,327,371,934,290 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16EAA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100%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F6B52" w14:textId="77777777" w:rsidR="003B4B76" w:rsidRPr="0007590C" w:rsidRDefault="003B4B76" w:rsidP="00AD041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  <w:sz w:val="20"/>
              </w:rPr>
            </w:pPr>
            <w:r w:rsidRPr="0007590C">
              <w:rPr>
                <w:rFonts w:ascii="Times New Roman" w:hAnsi="Times New Roman" w:cs="Times New Roman"/>
                <w:color w:val="000000"/>
                <w:sz w:val="20"/>
              </w:rPr>
              <w:t>0.0712</w:t>
            </w:r>
          </w:p>
        </w:tc>
      </w:tr>
    </w:tbl>
    <w:p w14:paraId="47CB4DAC" w14:textId="77777777" w:rsidR="00786FFB" w:rsidRDefault="00786FFB" w:rsidP="00786FFB">
      <w:pPr>
        <w:tabs>
          <w:tab w:val="left" w:pos="6855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2</w:t>
      </w:r>
    </w:p>
    <w:p w14:paraId="5D6FA443" w14:textId="77777777" w:rsidR="00B64F12" w:rsidRPr="0007590C" w:rsidRDefault="00B64F12" w:rsidP="00786FFB">
      <w:pPr>
        <w:tabs>
          <w:tab w:val="left" w:pos="6855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7590C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03072C">
        <w:rPr>
          <w:rFonts w:ascii="Times New Roman" w:hAnsi="Times New Roman" w:cs="Times New Roman"/>
          <w:i/>
          <w:sz w:val="24"/>
          <w:szCs w:val="24"/>
        </w:rPr>
        <w:t>Green Accounting</w:t>
      </w:r>
      <w:r w:rsidRPr="0007590C">
        <w:rPr>
          <w:rFonts w:ascii="Times New Roman" w:hAnsi="Times New Roman" w:cs="Times New Roman"/>
          <w:sz w:val="24"/>
          <w:szCs w:val="24"/>
        </w:rPr>
        <w:t xml:space="preserve"> (X1) pad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primer yang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2018-2022</w:t>
      </w:r>
      <w:r w:rsidR="00786FFB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W w:w="6760" w:type="dxa"/>
        <w:jc w:val="center"/>
        <w:tblLook w:val="04A0" w:firstRow="1" w:lastRow="0" w:firstColumn="1" w:lastColumn="0" w:noHBand="0" w:noVBand="1"/>
      </w:tblPr>
      <w:tblGrid>
        <w:gridCol w:w="960"/>
        <w:gridCol w:w="2700"/>
        <w:gridCol w:w="3100"/>
      </w:tblGrid>
      <w:tr w:rsidR="00AB4102" w:rsidRPr="0007590C" w14:paraId="32BBB47C" w14:textId="77777777" w:rsidTr="00AB4102">
        <w:trPr>
          <w:trHeight w:val="450"/>
          <w:jc w:val="center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D83F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</w:rPr>
              <w:t>NO.</w:t>
            </w:r>
          </w:p>
        </w:tc>
        <w:tc>
          <w:tcPr>
            <w:tcW w:w="27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B9A1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</w:rPr>
              <w:t>SAMPEL</w:t>
            </w:r>
          </w:p>
        </w:tc>
        <w:tc>
          <w:tcPr>
            <w:tcW w:w="31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2CFD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</w:rPr>
              <w:t>BIAYA LINGKUNGAN METODE DUMMY</w:t>
            </w:r>
          </w:p>
        </w:tc>
      </w:tr>
      <w:tr w:rsidR="00AB4102" w:rsidRPr="0007590C" w14:paraId="2AFC470D" w14:textId="77777777" w:rsidTr="0056029D">
        <w:trPr>
          <w:trHeight w:val="450"/>
          <w:jc w:val="center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7C300" w14:textId="77777777" w:rsidR="00AB4102" w:rsidRPr="0007590C" w:rsidRDefault="00AB4102" w:rsidP="00AB4102">
            <w:pPr>
              <w:spacing w:after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7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D0BB8E" w14:textId="77777777" w:rsidR="00AB4102" w:rsidRPr="0007590C" w:rsidRDefault="00AB4102" w:rsidP="00AB4102">
            <w:pPr>
              <w:spacing w:after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31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B80749" w14:textId="77777777" w:rsidR="00AB4102" w:rsidRPr="0007590C" w:rsidRDefault="00AB4102" w:rsidP="00AB4102">
            <w:pPr>
              <w:spacing w:after="0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AB4102" w:rsidRPr="0007590C" w14:paraId="462D5354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E74C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37CF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ALI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EEFA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26E9FE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2A00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2C0B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DES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88DA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F48803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913C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9396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MRT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BE90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9DBAD5E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CD9A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619A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ISI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31AE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61170F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6B17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2CC3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UDI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042D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E3B7AAD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6E64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C2C8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EKA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3D8A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F237F1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E09E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FA31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PIN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0629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394345C6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F8AB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8938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LTA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052C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5E7219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8955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637B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SNG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382A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391810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0AC8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73E2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EPMT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88E8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0B1523CC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FC02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BBDD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FISH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E858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4FE466C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B12D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E91C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GRM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A762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1451E1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6BBD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072F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MSP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6EAA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7705B4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FA01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D360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CBP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E495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5CE40B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9C5D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7EBA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NDF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7323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5EF29D6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4D47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6BC7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JPFA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994D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649E8A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4BFA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9130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LSIP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BD79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A4305E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069F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D6A2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IDI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EB3C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17532E5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61C0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DF95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LBI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3F67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6F9CA01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583C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DC17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YOR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3A70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D84FA5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6BB0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19AC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ROTI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C076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B97860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3F7F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C0F2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DPC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E17E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42F5F33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DB29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8B12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BM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119C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237AF5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0EA6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D9F0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LT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AA42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434715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DF07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F2C5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MAR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421E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81227C4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D87E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271B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SMS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1756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894E91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C764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14C3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TTP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6BBF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7B4EB9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ED75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lastRenderedPageBreak/>
              <w:t>2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8297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BLA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B22D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27E85A0A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0183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DCD9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CID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440D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1126F1E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2F49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F3A1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GKA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3BB3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1E9D6FCA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DC3F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2B99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LTJ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587F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645C51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64B3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F29C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NVR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1CF9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7EFE9C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62EF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565A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WIIM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A2F2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B150594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90FE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3CDC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LEO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9783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8248AC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402D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EBB1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OKI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D37D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71CC2E4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BB87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FDF4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AMP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690C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5AFF67E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D58D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5991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OOD 20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F5D6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B9D528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FF5B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28BA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ALI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4708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4217C5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4693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4A70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DES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8F87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C4223FE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B366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1B98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MRT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7097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5F6F995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BAF5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2CEB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ISI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0ECB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0FFBF8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1AAC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0C85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UDI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19E3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4CB53C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3A18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922D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EKA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B828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3235245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8DD5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1393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PIN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CB33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00B1B916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7D10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A904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LTA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CB32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C74CAE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6334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9B35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SNG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1C44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F199109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9400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A689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EPMT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C5D0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4AA8334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DE8A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3151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FISH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D566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154734F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371A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ACA4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GRM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E3C9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94F419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6AAF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A708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MSP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C6D0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DFE4CB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32F1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36AC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CBP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3A50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65B1B6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0EBA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D5F3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NDF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A195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E16ED6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862D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4B32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JPFA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9282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F2E81B5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DBAC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3D0B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LSIP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9F31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865E7B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2CEE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7443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IDI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0A77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3D061CCC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601C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F545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LBI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42D2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1A6655E5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B9BD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6903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YOR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7C3F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2F6C15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9E04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DAC1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ROTI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0570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26726F9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409B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6570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DPC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65AD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6FDF274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EDB8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87EF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BM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AC68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227748A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36AE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9B12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LT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F1C8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5F4D68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E9CD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39B4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MAR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7DA7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877AD5D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5F37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93B6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SMS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9845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D0AEF4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2B0D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7CD3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TTP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8F3B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F393BEC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94B7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FAB5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BLA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D873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4AB60ED5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C98A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87F2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CID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1EDA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78E682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3D6F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lastRenderedPageBreak/>
              <w:t>6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9EC6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GKA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E701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3949F06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DDB6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6222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LTJ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A27E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215CF5C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7B82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117E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NVR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F8B7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211C6FC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0DDA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52D3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WIIM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431A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FBC9D7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B7A0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444A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LEO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A1DF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C31737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2C1E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6115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OKI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4F11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CBF979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6948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D277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AMP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0801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593A23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8ACB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6CF5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OOD 20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DBEF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94F8D55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39A8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D33B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ALI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5F68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273007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DCC2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C9DB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DES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BA19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89B933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58A3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3D6D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MRT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5C9C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4F42B9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A90D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3AAC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ISI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B54E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1951849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9BA6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1696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UDI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52F5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603C2E9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1648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AC89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EKA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D3E1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A19683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9343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51E6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PIN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D7D3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5727071D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0F46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C0FA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LTA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00D3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CC18ACE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8B61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F0A1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SNG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2FDD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FB420F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6EF5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94CD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EPMT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5218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1711EF6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0A2C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1955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FISH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B1DC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13E320EC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9036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5465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GRM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9287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A4D290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2CB9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908C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MSP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227C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59625C5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BD7A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DAB1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CBP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86CE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B55E1D5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3C03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2136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NDF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E9E2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C8CE07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593E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7D19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JPFA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FA0E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6DB4E0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B01B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D282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LSIP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9A71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2F29D5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C6ED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5900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IDI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2B5B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41F5673E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A638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9EF5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LBI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0A63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06D3E92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6988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564A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YOR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43C8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A300BA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467A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8DCB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ROTI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72B2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ADCE37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BE93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FFF1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DPC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9C9B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49C87126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073C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7523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BM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9100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F4949C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996C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9E6D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LT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9E02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5ECBADE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F482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0E91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MAR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B3C7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0DEA144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98B3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FDD5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SMS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BD45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B0383E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D915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E403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TTP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2C7B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A028185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7198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AC19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BLA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148C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5746E84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F82C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85C9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CID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3E57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9B505F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B15F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744F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GKA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E224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2AD99DA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35D6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21AF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LTJ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26A6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297019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2098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lastRenderedPageBreak/>
              <w:t>10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35AA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NVR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A7D5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733242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4E44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6839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WIIM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3CF4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51891DA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E5B0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6452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LEO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7B28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BFB767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0238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EAE0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OKI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73C2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C24041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B917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82F7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AMP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29D2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9920A2D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CAF4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E26D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OOD 20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4E85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86F1CEE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D3F8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A2BE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ALI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40AC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BB08CA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5DB1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2A1F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DES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BC1A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4DF9A2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138A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7A29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MRT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5EDC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BF207CD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8854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D015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ISI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8D0E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0E2DD9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228E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8E3A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UDI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3BDB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AFF3429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BD33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25A9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EKA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9487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E214F06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0E4D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7945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PIN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2F36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4B1EDC3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17C7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0883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LTA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5AB0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624442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4394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60AD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SNG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AE73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D8F683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66D3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9D9C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EPMT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3D99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221816A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D270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FCBE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FISH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D4C6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11F59B4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AEB3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DE32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GRM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F86D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93672BA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21E3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D619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MSP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5E09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85A2F7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C09E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5F0C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CBP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33CA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86757F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B40B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F9D6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NDF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747B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8C3660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6EEA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E7EE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JPFA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6E53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396F7F4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D596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CB0C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LSIP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741D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D40166C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333B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3D8D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IDI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3408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5A4C935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905B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D77E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LBI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DAFC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3AFB16C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C95B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8810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YOR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A7A1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4BF343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4C5C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3363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ROTI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378D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864C294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3A5C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AD3A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DPC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66EC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5304A14E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96C0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20E3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BM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89E1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5B7D18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D10D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BEA5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LT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9C42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16B76FA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D35E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AACD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MAR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6D6C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4732A6A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01C0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F1B4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SMS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5F5C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55AF66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EEAC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22FC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TTP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F004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9CD34C6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C310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292D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BLA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746A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56CA4D3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E892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0E63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CID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C197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5F42CA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00B8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7BCE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GKA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7730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40B2F5C5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1F87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568A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LTJ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CF22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4DA568B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B6F7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00D7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NVR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12A8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CAFA23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6B48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7F14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WIIM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F71D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4C1DEC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F190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lastRenderedPageBreak/>
              <w:t>14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F335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LEO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0C99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630186A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B372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EBC7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OKI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1D68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2D16DD6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581D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2B4B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AMP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C101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66FC5F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F88C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F128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OOD 20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7D0B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99193A4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97BE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22B9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ALI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F63B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69C913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9AF7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DBE4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DES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A67C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5D2134A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AD25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4A07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MRT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C99B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A7ACB4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AE9D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A469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ISI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29BA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B186A69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5730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ADDA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UDI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586F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37AFA7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6F11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C135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EKA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EC07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DD8E4AD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666A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D68A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PIN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4302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190088FC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9686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75A6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LTA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3646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4F1FEE9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3E7C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00BB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SNG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E7BC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05009A3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0FA8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73D6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EPMT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B224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2A1B504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EAEF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B4A9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FISH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87AC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36FBB120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2B94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B000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GRM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D1CE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8C7799E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6EA3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45F2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MSP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2475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71EE684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1984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B118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CBP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CB4B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2414676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E3BB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55C0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NDF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776B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474483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8CE8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894B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JPFA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F2CB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338BC49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2717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7D11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LSIP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E8BD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343F16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C00E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C7E1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IDI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DBA6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4867A0D6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0F84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1790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LBI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C2AE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371DDA44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20A6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526D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YOR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1079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0034CDD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B407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3EB7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ROTI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C375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C8C81FD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8685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8ACD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DPC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AF7A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1FBB5CDD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38E17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EF79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BM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E84D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77B4B2D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6509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DB30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LT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AD49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C273A0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FC369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8404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MAR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5BE6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D2A50A4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9337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86D2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SMS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FE32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8230B6C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49EF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409A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TTP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433C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0E322A1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9F5A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6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17263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BLA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E29B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2EE088E2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5967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7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9179C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CID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B9C1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5082931F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00E1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A110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GKA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B1C1F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</w:t>
            </w:r>
          </w:p>
        </w:tc>
      </w:tr>
      <w:tr w:rsidR="00AB4102" w:rsidRPr="0007590C" w14:paraId="050C3EDA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2FF8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0B94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LTJ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0A23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E811078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3D20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CAC5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NVR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D1526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6030A57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1B83E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5E4B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WIIM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2F65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29080CAC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7D158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2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6E905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LEO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64CAB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749BE4C7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AE01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3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31E94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OKI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9004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1FC18F4D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4896D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lastRenderedPageBreak/>
              <w:t>184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8DA1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AMP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26BE2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AB4102" w:rsidRPr="0007590C" w14:paraId="3BA5B0D1" w14:textId="77777777" w:rsidTr="00AB4102">
        <w:trPr>
          <w:trHeight w:val="31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33A6A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5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4CC40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OOD 20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C81A1" w14:textId="77777777" w:rsidR="00AB4102" w:rsidRPr="0007590C" w:rsidRDefault="00AB4102" w:rsidP="00AB4102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</w:tbl>
    <w:p w14:paraId="5E7D05A9" w14:textId="77777777" w:rsidR="00B64F12" w:rsidRPr="0007590C" w:rsidRDefault="00B64F12" w:rsidP="00786FFB">
      <w:pPr>
        <w:tabs>
          <w:tab w:val="left" w:pos="6855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>Lampiran 3</w:t>
      </w:r>
    </w:p>
    <w:p w14:paraId="7D4F0606" w14:textId="77777777" w:rsidR="00B64F12" w:rsidRPr="0007590C" w:rsidRDefault="00B64F12" w:rsidP="00786FFB">
      <w:pPr>
        <w:tabs>
          <w:tab w:val="left" w:pos="6855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7590C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786FFB">
        <w:rPr>
          <w:rFonts w:ascii="Times New Roman" w:hAnsi="Times New Roman" w:cs="Times New Roman"/>
          <w:i/>
          <w:sz w:val="24"/>
          <w:szCs w:val="24"/>
        </w:rPr>
        <w:t>Total Asset Turnover</w:t>
      </w:r>
      <w:r w:rsidRPr="0007590C">
        <w:rPr>
          <w:rFonts w:ascii="Times New Roman" w:hAnsi="Times New Roman" w:cs="Times New Roman"/>
          <w:sz w:val="24"/>
          <w:szCs w:val="24"/>
        </w:rPr>
        <w:t xml:space="preserve"> (X2) pad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primer yang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2018-2022</w:t>
      </w:r>
      <w:r w:rsidR="00786FFB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W w:w="8005" w:type="dxa"/>
        <w:tblLook w:val="04A0" w:firstRow="1" w:lastRow="0" w:firstColumn="1" w:lastColumn="0" w:noHBand="0" w:noVBand="1"/>
      </w:tblPr>
      <w:tblGrid>
        <w:gridCol w:w="601"/>
        <w:gridCol w:w="1413"/>
        <w:gridCol w:w="2481"/>
        <w:gridCol w:w="2520"/>
        <w:gridCol w:w="990"/>
      </w:tblGrid>
      <w:tr w:rsidR="0009265F" w:rsidRPr="0007590C" w14:paraId="09F65AE9" w14:textId="77777777" w:rsidTr="0009265F">
        <w:trPr>
          <w:trHeight w:val="315"/>
        </w:trPr>
        <w:tc>
          <w:tcPr>
            <w:tcW w:w="6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7080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</w:rPr>
              <w:t>NO.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B7AC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</w:rPr>
              <w:t>SAMPEL</w:t>
            </w:r>
          </w:p>
        </w:tc>
        <w:tc>
          <w:tcPr>
            <w:tcW w:w="24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1679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</w:rPr>
              <w:t>PENJUALAN BERSIH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053D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</w:rPr>
              <w:t>TOTAL AKTIVA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D313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07590C">
              <w:rPr>
                <w:rFonts w:ascii="Times New Roman" w:hAnsi="Times New Roman" w:cs="Times New Roman"/>
                <w:b/>
                <w:bCs/>
                <w:color w:val="000000"/>
              </w:rPr>
              <w:t>HASIL</w:t>
            </w:r>
          </w:p>
        </w:tc>
      </w:tr>
      <w:tr w:rsidR="0009265F" w:rsidRPr="0007590C" w14:paraId="5F99F42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A522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E237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ALI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2834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9,084,387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279A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6,856,967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2E7F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1059</w:t>
            </w:r>
          </w:p>
        </w:tc>
      </w:tr>
      <w:tr w:rsidR="0009265F" w:rsidRPr="0007590C" w14:paraId="51D523E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94F7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98DE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DES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48C7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804,30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D6CA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881,275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DF7B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91266</w:t>
            </w:r>
          </w:p>
        </w:tc>
      </w:tr>
      <w:tr w:rsidR="0009265F" w:rsidRPr="0007590C" w14:paraId="4BB4A23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F0CD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B74B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MRT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A1CC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66,817,305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FA96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2,165,968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2D8D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01441</w:t>
            </w:r>
          </w:p>
        </w:tc>
      </w:tr>
      <w:tr w:rsidR="0009265F" w:rsidRPr="0007590C" w14:paraId="01A6832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F0A9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6261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ISI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EFA2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265,615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032F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765,010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0046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81939</w:t>
            </w:r>
          </w:p>
        </w:tc>
      </w:tr>
      <w:tr w:rsidR="0009265F" w:rsidRPr="0007590C" w14:paraId="27127A9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1E91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848F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UDI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2F0E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674,193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1E13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3,392,980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8925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8815</w:t>
            </w:r>
          </w:p>
        </w:tc>
      </w:tr>
      <w:tr w:rsidR="0009265F" w:rsidRPr="0007590C" w14:paraId="06902B99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5665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40B0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EKA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6A7F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629,327,583,572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7561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168,956,042,706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ED7F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10476</w:t>
            </w:r>
          </w:p>
        </w:tc>
      </w:tr>
      <w:tr w:rsidR="0009265F" w:rsidRPr="0007590C" w14:paraId="1E2F617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552A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0310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PIN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6808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53,957,604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DE64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7,645,118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7276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9518</w:t>
            </w:r>
          </w:p>
        </w:tc>
      </w:tr>
      <w:tr w:rsidR="0009265F" w:rsidRPr="0007590C" w14:paraId="6C2305CF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A5A1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FBC2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LTA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16DF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893,006,35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59D0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523,517,17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6547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58615</w:t>
            </w:r>
          </w:p>
        </w:tc>
      </w:tr>
      <w:tr w:rsidR="0009265F" w:rsidRPr="0007590C" w14:paraId="20E69E2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2D96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AF9F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SNG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55A3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4,761,805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3D59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1,738,892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6CC4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40564</w:t>
            </w:r>
          </w:p>
        </w:tc>
      </w:tr>
      <w:tr w:rsidR="0009265F" w:rsidRPr="0007590C" w14:paraId="7467A2DB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EDF8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29E0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EPMT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4634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20,604,487,293,751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18F9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8,322,960,974,23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F0DF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47562</w:t>
            </w:r>
          </w:p>
        </w:tc>
      </w:tr>
      <w:tr w:rsidR="0009265F" w:rsidRPr="0007590C" w14:paraId="2CAE249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F9B8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D65B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FISH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45D7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$              1,022,214,489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1C63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$               4,315,398,111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D0F3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23688</w:t>
            </w:r>
          </w:p>
        </w:tc>
      </w:tr>
      <w:tr w:rsidR="0009265F" w:rsidRPr="0007590C" w14:paraId="1301539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DE29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A5D6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GRM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DE1C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95,707,663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B735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69,072,190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3FD8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38562</w:t>
            </w:r>
          </w:p>
        </w:tc>
      </w:tr>
      <w:tr w:rsidR="0009265F" w:rsidRPr="0007590C" w14:paraId="5F35F11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FEA3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9C7F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MSP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A225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106,741,891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45BB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46,602,420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F5BE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29048</w:t>
            </w:r>
          </w:p>
        </w:tc>
      </w:tr>
      <w:tr w:rsidR="0009265F" w:rsidRPr="0007590C" w14:paraId="4C5FAC1B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E7AA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3880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CBP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6FD1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38,413,407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929B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34,367,153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10AF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11774</w:t>
            </w:r>
          </w:p>
        </w:tc>
      </w:tr>
      <w:tr w:rsidR="0009265F" w:rsidRPr="0007590C" w14:paraId="06794ED9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A6F2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657B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NDF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F3A8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73,394,728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5385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96,537,796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F3FA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6027</w:t>
            </w:r>
          </w:p>
        </w:tc>
      </w:tr>
      <w:tr w:rsidR="0009265F" w:rsidRPr="0007590C" w14:paraId="51E60F8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28D4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2002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JPFA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DD16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36,228,261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8584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4,827,355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07F0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5921</w:t>
            </w:r>
          </w:p>
        </w:tc>
      </w:tr>
      <w:tr w:rsidR="0009265F" w:rsidRPr="0007590C" w14:paraId="35EA1BE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E7BA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B2FD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LSIP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7AB2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4,019,846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D78F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0,037,294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6835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40049</w:t>
            </w:r>
          </w:p>
        </w:tc>
      </w:tr>
      <w:tr w:rsidR="0009265F" w:rsidRPr="0007590C" w14:paraId="30042A3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DC26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73CC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IDI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2D4C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0,701,575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A1BF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4,960,145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F3FE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15751</w:t>
            </w:r>
          </w:p>
        </w:tc>
      </w:tr>
      <w:tr w:rsidR="0009265F" w:rsidRPr="0007590C" w14:paraId="2020F0E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5100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5647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LBI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B12D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574,801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EF9D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889,50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3228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23717</w:t>
            </w:r>
          </w:p>
        </w:tc>
      </w:tr>
      <w:tr w:rsidR="0009265F" w:rsidRPr="0007590C" w14:paraId="0621C84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5E56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E1EA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YOR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985D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24,060,802,395,725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F646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7,591,706,426,634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C06E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36774</w:t>
            </w:r>
          </w:p>
        </w:tc>
      </w:tr>
      <w:tr w:rsidR="0009265F" w:rsidRPr="0007590C" w14:paraId="75F1DF6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DF98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A9BC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ROTI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775D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766,545,866,684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1853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4,393,810,380,88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F5D7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62965</w:t>
            </w:r>
          </w:p>
        </w:tc>
      </w:tr>
      <w:tr w:rsidR="0009265F" w:rsidRPr="0007590C" w14:paraId="22B84E8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409D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B844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DPC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F8B7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376,182,739,151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51F2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192,891,220,45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80DD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99195</w:t>
            </w:r>
          </w:p>
        </w:tc>
      </w:tr>
      <w:tr w:rsidR="0009265F" w:rsidRPr="0007590C" w14:paraId="6EBA891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9147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3E6E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BM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D666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953,910,957,16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DA83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771,365,972,009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B7EC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10305</w:t>
            </w:r>
          </w:p>
        </w:tc>
      </w:tr>
      <w:tr w:rsidR="0009265F" w:rsidRPr="0007590C" w14:paraId="3D7A675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AA64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ABB8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LT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9F96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045,029,834,378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27EF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747,293,725,435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DEF1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39842</w:t>
            </w:r>
          </w:p>
        </w:tc>
      </w:tr>
      <w:tr w:rsidR="0009265F" w:rsidRPr="0007590C" w14:paraId="722188D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BB64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D49D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MAR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69AD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37,391,643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F0CD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9,310,310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D3D3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27572</w:t>
            </w:r>
          </w:p>
        </w:tc>
      </w:tr>
      <w:tr w:rsidR="0009265F" w:rsidRPr="0007590C" w14:paraId="5D94F8C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CA77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1024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SMS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04DC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710,780,545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4C72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1,296,112,298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8E06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3285</w:t>
            </w:r>
          </w:p>
        </w:tc>
      </w:tr>
      <w:tr w:rsidR="0009265F" w:rsidRPr="0007590C" w14:paraId="1EA2EDD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9AB3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A0F2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TTP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54C6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826,957,323,397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FD1A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631,189,810,03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B824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744</w:t>
            </w:r>
          </w:p>
        </w:tc>
      </w:tr>
      <w:tr w:rsidR="0009265F" w:rsidRPr="0007590C" w14:paraId="04DB66B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AFC1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6C86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BLA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3694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8,614,889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B337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6,339,916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2588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52723</w:t>
            </w:r>
          </w:p>
        </w:tc>
      </w:tr>
      <w:tr w:rsidR="0009265F" w:rsidRPr="0007590C" w14:paraId="5F48E38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090B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lastRenderedPageBreak/>
              <w:t>2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C773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CID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6AF2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648,754,344,347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974A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445,143,511,801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C370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8327</w:t>
            </w:r>
          </w:p>
        </w:tc>
      </w:tr>
      <w:tr w:rsidR="0009265F" w:rsidRPr="0007590C" w14:paraId="7A27FE1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CF7D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C2E5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GKA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9E35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2,940,108,219,35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4765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3,485,510,411,961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D0F1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71254</w:t>
            </w:r>
          </w:p>
        </w:tc>
      </w:tr>
      <w:tr w:rsidR="0009265F" w:rsidRPr="0007590C" w14:paraId="702B2DA9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C201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8A4F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LTJ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D8CF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5,472,88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6D06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5,555,87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4E67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98506</w:t>
            </w:r>
          </w:p>
        </w:tc>
      </w:tr>
      <w:tr w:rsidR="0009265F" w:rsidRPr="0007590C" w14:paraId="57D2A65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3ADF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4F90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NVR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157E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41,802,073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6302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0,326,869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13B7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05649</w:t>
            </w:r>
          </w:p>
        </w:tc>
      </w:tr>
      <w:tr w:rsidR="0009265F" w:rsidRPr="0007590C" w14:paraId="3C1E23D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3F8F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2559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WIIM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AA7D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405,384,153,405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509F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255,573,914,558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B36B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11932</w:t>
            </w:r>
          </w:p>
        </w:tc>
      </w:tr>
      <w:tr w:rsidR="0009265F" w:rsidRPr="0007590C" w14:paraId="77B7A77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15BB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7BA2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LEO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CE84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831,104,026,853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870B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833,933,861,594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8224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99661</w:t>
            </w:r>
          </w:p>
        </w:tc>
      </w:tr>
      <w:tr w:rsidR="0009265F" w:rsidRPr="0007590C" w14:paraId="15E9FEC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FFDA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3F5D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OKI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A4B9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430,785,280,985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197B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758,846,556,031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667D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88547</w:t>
            </w:r>
          </w:p>
        </w:tc>
      </w:tr>
      <w:tr w:rsidR="0009265F" w:rsidRPr="0007590C" w14:paraId="7277D7C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F7B5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CC10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AMP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526D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961,136,629,003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0F4E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004,275,813,78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F3A9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95704</w:t>
            </w:r>
          </w:p>
        </w:tc>
      </w:tr>
      <w:tr w:rsidR="0009265F" w:rsidRPr="0007590C" w14:paraId="7DD5EAD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D98D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CC50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OOD 2018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F401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8,048,946,664,266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A5BB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4,212,408,305,68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D5F8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91077</w:t>
            </w:r>
          </w:p>
        </w:tc>
      </w:tr>
      <w:tr w:rsidR="0009265F" w:rsidRPr="0007590C" w14:paraId="36140FF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0556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891D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ALI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03EB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7,452,736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21F1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6,974,124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F628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64702</w:t>
            </w:r>
          </w:p>
        </w:tc>
      </w:tr>
      <w:tr w:rsidR="0009265F" w:rsidRPr="0007590C" w14:paraId="7E4D847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63E2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BC89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DES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C3CC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834,330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5516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822,375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18AF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1454</w:t>
            </w:r>
          </w:p>
        </w:tc>
      </w:tr>
      <w:tr w:rsidR="0009265F" w:rsidRPr="0007590C" w14:paraId="1CF07FB7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0B04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7CA8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MRT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2113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72,944,988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C035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3,992,313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9D51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04035</w:t>
            </w:r>
          </w:p>
        </w:tc>
      </w:tr>
      <w:tr w:rsidR="0009265F" w:rsidRPr="0007590C" w14:paraId="77195E4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0575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35F7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ISI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3828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272,410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2299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941,056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33FF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7265</w:t>
            </w:r>
          </w:p>
        </w:tc>
      </w:tr>
      <w:tr w:rsidR="0009265F" w:rsidRPr="0007590C" w14:paraId="60933A7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21C6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7D91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UDI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0C42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003,768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2538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999,767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C2F6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0133</w:t>
            </w:r>
          </w:p>
        </w:tc>
      </w:tr>
      <w:tr w:rsidR="0009265F" w:rsidRPr="0007590C" w14:paraId="05E8251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6BBF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62A0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EKA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64D7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120,937,098,98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5C32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393,079,542,074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CF74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24032</w:t>
            </w:r>
          </w:p>
        </w:tc>
      </w:tr>
      <w:tr w:rsidR="0009265F" w:rsidRPr="0007590C" w14:paraId="7D661787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4585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F0D0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PIN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2A6B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58,634,50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1D18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9,353,04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F2FB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99756</w:t>
            </w:r>
          </w:p>
        </w:tc>
      </w:tr>
      <w:tr w:rsidR="0009265F" w:rsidRPr="0007590C" w14:paraId="31D359A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1A20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10C4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LTA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FF82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827,136,727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092A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425,983,722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7661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58005</w:t>
            </w:r>
          </w:p>
        </w:tc>
      </w:tr>
      <w:tr w:rsidR="0009265F" w:rsidRPr="0007590C" w14:paraId="1148664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2BCA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BFE8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SNG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F584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5,736,684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B801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1,620,82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D4DA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49366</w:t>
            </w:r>
          </w:p>
        </w:tc>
      </w:tr>
      <w:tr w:rsidR="0009265F" w:rsidRPr="0007590C" w14:paraId="0F164C2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828C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2221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EPMT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3334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22,226,912,485,948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34A7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8,704,958,834,28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C93F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55336</w:t>
            </w:r>
          </w:p>
        </w:tc>
      </w:tr>
      <w:tr w:rsidR="0009265F" w:rsidRPr="0007590C" w14:paraId="4BA2D9C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4DFB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858D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FISH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5CBC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$              1,022,192,946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7AC0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$                  426,269,039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F191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398</w:t>
            </w:r>
          </w:p>
        </w:tc>
      </w:tr>
      <w:tr w:rsidR="0009265F" w:rsidRPr="0007590C" w14:paraId="6A0CDEA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89CC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2513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GRM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247D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110,523,819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A673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78,647,274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72CC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0531</w:t>
            </w:r>
          </w:p>
        </w:tc>
      </w:tr>
      <w:tr w:rsidR="0009265F" w:rsidRPr="0007590C" w14:paraId="3B8D83C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66DE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4255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MSP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876C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106,055,176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2A9B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50,902,806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55BC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08348</w:t>
            </w:r>
          </w:p>
        </w:tc>
      </w:tr>
      <w:tr w:rsidR="0009265F" w:rsidRPr="0007590C" w14:paraId="09F496B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6525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2ECD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CBP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5B8C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42,296,703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E395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38,709,314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B1F1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9268</w:t>
            </w:r>
          </w:p>
        </w:tc>
      </w:tr>
      <w:tr w:rsidR="0009265F" w:rsidRPr="0007590C" w14:paraId="2A22B3B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5B5E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0423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NDF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86BD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76,592,955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E756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96,198,559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B60E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962</w:t>
            </w:r>
          </w:p>
        </w:tc>
      </w:tr>
      <w:tr w:rsidR="0009265F" w:rsidRPr="0007590C" w14:paraId="1D004A6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5A6A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67A4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JPFA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ED9E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38,872,084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B3FE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6,650,895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F3C7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5857</w:t>
            </w:r>
          </w:p>
        </w:tc>
      </w:tr>
      <w:tr w:rsidR="0009265F" w:rsidRPr="0007590C" w14:paraId="326D582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2ED5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8FF7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LSIP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D940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699,439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3DC6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0,225,322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B46F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36179</w:t>
            </w:r>
          </w:p>
        </w:tc>
      </w:tr>
      <w:tr w:rsidR="0009265F" w:rsidRPr="0007590C" w14:paraId="3E7E53BF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AB5E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0C5B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IDI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EE2A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1,625,313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A690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40,990,309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C002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28361</w:t>
            </w:r>
          </w:p>
        </w:tc>
      </w:tr>
      <w:tr w:rsidR="0009265F" w:rsidRPr="0007590C" w14:paraId="75E5C822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FAB1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36FF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LBI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C269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711,405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01A2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896,950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7708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28114</w:t>
            </w:r>
          </w:p>
        </w:tc>
      </w:tr>
      <w:tr w:rsidR="0009265F" w:rsidRPr="0007590C" w14:paraId="4408130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BA46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E09F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YOR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0EB5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25,026,739,472,537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18C0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9,037,918,806,47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5A21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31457</w:t>
            </w:r>
          </w:p>
        </w:tc>
      </w:tr>
      <w:tr w:rsidR="0009265F" w:rsidRPr="0007590C" w14:paraId="0AE13B97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E3EF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1901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ROTI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2D6A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337,022,314,624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23D0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4,682,083,844,951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D213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1272</w:t>
            </w:r>
          </w:p>
        </w:tc>
      </w:tr>
      <w:tr w:rsidR="0009265F" w:rsidRPr="0007590C" w14:paraId="61E6E097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7D13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5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12DA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DPC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0317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726,755,413,484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649A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230,844,175,984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4073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21535</w:t>
            </w:r>
          </w:p>
        </w:tc>
      </w:tr>
      <w:tr w:rsidR="0009265F" w:rsidRPr="0007590C" w14:paraId="48007E3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2DF7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4A80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BM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025C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104,704,872,583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65DC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820,383,352,811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9236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15619</w:t>
            </w:r>
          </w:p>
        </w:tc>
      </w:tr>
      <w:tr w:rsidR="0009265F" w:rsidRPr="0007590C" w14:paraId="0FDADC3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6BC4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0CCE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LT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171B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281,116,255,236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545F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790,845,543,826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8DFB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61993</w:t>
            </w:r>
          </w:p>
        </w:tc>
      </w:tr>
      <w:tr w:rsidR="0009265F" w:rsidRPr="0007590C" w14:paraId="4D67D03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F5CC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6677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MAR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B92F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36,198,10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23F6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7,787,527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6863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30267</w:t>
            </w:r>
          </w:p>
        </w:tc>
      </w:tr>
      <w:tr w:rsidR="0009265F" w:rsidRPr="0007590C" w14:paraId="0EDAD50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C692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A274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SMS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288A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277,806,795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1DDD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1,845,204,657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8532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27672</w:t>
            </w:r>
          </w:p>
        </w:tc>
      </w:tr>
      <w:tr w:rsidR="0009265F" w:rsidRPr="0007590C" w14:paraId="4A42114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B9A4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97D3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TTP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66DE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512,509,168,853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2B0C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881,563,083,954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479D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21896</w:t>
            </w:r>
          </w:p>
        </w:tc>
      </w:tr>
      <w:tr w:rsidR="0009265F" w:rsidRPr="0007590C" w14:paraId="56F41B6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CCBA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D5B6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BLA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8257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8,533,183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1C55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7,363,003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C20D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49146</w:t>
            </w:r>
          </w:p>
        </w:tc>
      </w:tr>
      <w:tr w:rsidR="0009265F" w:rsidRPr="0007590C" w14:paraId="5F2F12A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C866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CEF8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CID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E5DF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804,151,670,769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7CEF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551,192,620,939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B5B0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9915</w:t>
            </w:r>
          </w:p>
        </w:tc>
      </w:tr>
      <w:tr w:rsidR="0009265F" w:rsidRPr="0007590C" w14:paraId="04111F37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B499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3E7A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GKA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B90F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3,372,043,554,341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4574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995,872,438,975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4FD9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4.46349</w:t>
            </w:r>
          </w:p>
        </w:tc>
      </w:tr>
      <w:tr w:rsidR="0009265F" w:rsidRPr="0007590C" w14:paraId="695CCFC0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72B8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lastRenderedPageBreak/>
              <w:t>6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E2D9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LTJ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6E4C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6,241,419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261C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6,608,422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D2F4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94446</w:t>
            </w:r>
          </w:p>
        </w:tc>
      </w:tr>
      <w:tr w:rsidR="0009265F" w:rsidRPr="0007590C" w14:paraId="41AA99E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AE1B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6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2626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NVR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5EE5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42,922,563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5998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0,649,37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EED8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07864</w:t>
            </w:r>
          </w:p>
        </w:tc>
      </w:tr>
      <w:tr w:rsidR="0009265F" w:rsidRPr="0007590C" w14:paraId="0C25B24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EE83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E7F4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WIIM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4F08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393,574,099,76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D287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299,521,608,556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53B0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7237</w:t>
            </w:r>
          </w:p>
        </w:tc>
      </w:tr>
      <w:tr w:rsidR="0009265F" w:rsidRPr="0007590C" w14:paraId="496AAE4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49BD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A74D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LEO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16D1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088,679,619,907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2F76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245,144,303,719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A019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87434</w:t>
            </w:r>
          </w:p>
        </w:tc>
      </w:tr>
      <w:tr w:rsidR="0009265F" w:rsidRPr="0007590C" w14:paraId="177F4B0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DBAA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DA50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OKI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1D98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653,031,823,505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23EC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848,676,035,3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DFC2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94778</w:t>
            </w:r>
          </w:p>
        </w:tc>
      </w:tr>
      <w:tr w:rsidR="0009265F" w:rsidRPr="0007590C" w14:paraId="2D532540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ECDE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DAF6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AMP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F84E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028,952,947,818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B1EA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057,529,235,985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50E5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97298</w:t>
            </w:r>
          </w:p>
        </w:tc>
      </w:tr>
      <w:tr w:rsidR="0009265F" w:rsidRPr="0007590C" w14:paraId="76C591D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8CA6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A06E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OOD 2019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7567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8,439,631,355,699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D9DF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5,063,067,672,414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24BE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6669</w:t>
            </w:r>
          </w:p>
        </w:tc>
      </w:tr>
      <w:tr w:rsidR="0009265F" w:rsidRPr="0007590C" w14:paraId="67493CC9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99BB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65EA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ALI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A94A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8,807,043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5659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7,781,23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64D8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67697</w:t>
            </w:r>
          </w:p>
        </w:tc>
      </w:tr>
      <w:tr w:rsidR="0009265F" w:rsidRPr="0007590C" w14:paraId="67B1343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DD7D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D3CE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DES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5300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673,364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0171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958,79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1CC8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0231</w:t>
            </w:r>
          </w:p>
        </w:tc>
      </w:tr>
      <w:tr w:rsidR="0009265F" w:rsidRPr="0007590C" w14:paraId="70B344E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CC02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55FE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MRT 2020</w:t>
            </w:r>
          </w:p>
        </w:tc>
        <w:tc>
          <w:tcPr>
            <w:tcW w:w="2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D0DC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75,826,880,000,000 </w:t>
            </w:r>
          </w:p>
        </w:tc>
        <w:tc>
          <w:tcPr>
            <w:tcW w:w="2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6D54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5,970,743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1B96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9197</w:t>
            </w:r>
          </w:p>
        </w:tc>
      </w:tr>
      <w:tr w:rsidR="0009265F" w:rsidRPr="0007590C" w14:paraId="7AA3AD8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6C4C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8F4E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ISI 2020</w:t>
            </w:r>
          </w:p>
        </w:tc>
        <w:tc>
          <w:tcPr>
            <w:tcW w:w="24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8AC4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812,76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699A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914,979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2794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62188</w:t>
            </w:r>
          </w:p>
        </w:tc>
      </w:tr>
      <w:tr w:rsidR="0009265F" w:rsidRPr="0007590C" w14:paraId="021923A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4DCD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7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A462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UDI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1483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725,866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C32D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963,007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7E35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91997</w:t>
            </w:r>
          </w:p>
        </w:tc>
      </w:tr>
      <w:tr w:rsidR="0009265F" w:rsidRPr="0007590C" w14:paraId="4F46FAB8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A57A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05C5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EKA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2229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634,297,273,749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6815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566,673,828,068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C585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31975</w:t>
            </w:r>
          </w:p>
        </w:tc>
      </w:tr>
      <w:tr w:rsidR="0009265F" w:rsidRPr="0007590C" w14:paraId="5E3E36C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D463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CE43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PIN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ABE5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42,518,78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3B15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31,159,29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846B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36456</w:t>
            </w:r>
          </w:p>
        </w:tc>
      </w:tr>
      <w:tr w:rsidR="0009265F" w:rsidRPr="0007590C" w14:paraId="035B7B0F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7FE4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3CEE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LTA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5423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546,336,411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A312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225,580,913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C00E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44578</w:t>
            </w:r>
          </w:p>
        </w:tc>
      </w:tr>
      <w:tr w:rsidR="0009265F" w:rsidRPr="0007590C" w14:paraId="486A60F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C997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8016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SNG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9EB5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6,698,918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5265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4,151,383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BCB7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47338</w:t>
            </w:r>
          </w:p>
        </w:tc>
      </w:tr>
      <w:tr w:rsidR="0009265F" w:rsidRPr="0007590C" w14:paraId="23B3BCA0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796F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6448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EPMT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0235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22,545,419,368,639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7DBA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9,211,731,059,218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3626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44747</w:t>
            </w:r>
          </w:p>
        </w:tc>
      </w:tr>
      <w:tr w:rsidR="0009265F" w:rsidRPr="0007590C" w14:paraId="5AA6C3A9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8157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CAA8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FISH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6181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$                 989,751,556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7F71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$                  440,917,819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FE08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24475</w:t>
            </w:r>
          </w:p>
        </w:tc>
      </w:tr>
      <w:tr w:rsidR="0009265F" w:rsidRPr="0007590C" w14:paraId="2333713B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D120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92BA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GRM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D47D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114,477,311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AD62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78,191,409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6937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6407</w:t>
            </w:r>
          </w:p>
        </w:tc>
      </w:tr>
      <w:tr w:rsidR="0009265F" w:rsidRPr="0007590C" w14:paraId="02DE7C3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B9EB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52B8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MSP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47BD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92,425,210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0BD9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49,674,030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6A18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86063</w:t>
            </w:r>
          </w:p>
        </w:tc>
      </w:tr>
      <w:tr w:rsidR="0009265F" w:rsidRPr="0007590C" w14:paraId="28E0405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F7C0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7028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CBP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8AC9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 46,641,048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1010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103,502,626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072C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45063</w:t>
            </w:r>
          </w:p>
        </w:tc>
      </w:tr>
      <w:tr w:rsidR="0009265F" w:rsidRPr="0007590C" w14:paraId="01FD6888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03F3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8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5E80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NDF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29C6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 81,731,469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7B33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163,136,516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28EC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501</w:t>
            </w:r>
          </w:p>
        </w:tc>
      </w:tr>
      <w:tr w:rsidR="0009265F" w:rsidRPr="0007590C" w14:paraId="4024BAE2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FC7E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4BFF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JPFA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61A0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36,964,948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0BB6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5,951,760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2683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2437</w:t>
            </w:r>
          </w:p>
        </w:tc>
      </w:tr>
      <w:tr w:rsidR="0009265F" w:rsidRPr="0007590C" w14:paraId="4389744B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2382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232E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LSIP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6800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536,721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9B54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0,922,788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B410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32379</w:t>
            </w:r>
          </w:p>
        </w:tc>
      </w:tr>
      <w:tr w:rsidR="0009265F" w:rsidRPr="0007590C" w14:paraId="2DBFCDF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F2C2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E866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IDI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6DEE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2,659,705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23AA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5,923,693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1FB3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13713</w:t>
            </w:r>
          </w:p>
        </w:tc>
      </w:tr>
      <w:tr w:rsidR="0009265F" w:rsidRPr="0007590C" w14:paraId="0818E58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E4EA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C648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LBI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8DB7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985,009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94BD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907,425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E442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68274</w:t>
            </w:r>
          </w:p>
        </w:tc>
      </w:tr>
      <w:tr w:rsidR="0009265F" w:rsidRPr="0007590C" w14:paraId="05F3D71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ADA2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060D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YOR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FDAF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24,476,953,742,651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F2A4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9,777,500,514,55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6317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23762</w:t>
            </w:r>
          </w:p>
        </w:tc>
      </w:tr>
      <w:tr w:rsidR="0009265F" w:rsidRPr="0007590C" w14:paraId="4AC534C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EED0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94DA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ROTI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4435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212,034,546,032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8A51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4,452,166,671,985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1610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2145</w:t>
            </w:r>
          </w:p>
        </w:tc>
      </w:tr>
      <w:tr w:rsidR="0009265F" w:rsidRPr="0007590C" w14:paraId="35DD88B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7405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D09D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DPC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FB06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643,626,505,412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F792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164,826,486,522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8735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26955</w:t>
            </w:r>
          </w:p>
        </w:tc>
      </w:tr>
      <w:tr w:rsidR="0009265F" w:rsidRPr="0007590C" w14:paraId="13B587E0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3234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D679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BM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BA49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165,530,224,724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5BFB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768,660,546,754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8DCA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78979</w:t>
            </w:r>
          </w:p>
        </w:tc>
      </w:tr>
      <w:tr w:rsidR="0009265F" w:rsidRPr="0007590C" w14:paraId="4008137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A5F5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9351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LT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6D06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253,700,810,596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5F4D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773,863,042,44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E5B0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62006</w:t>
            </w:r>
          </w:p>
        </w:tc>
      </w:tr>
      <w:tr w:rsidR="0009265F" w:rsidRPr="0007590C" w14:paraId="4B446C88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F548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9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9D35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MAR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EBCA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40,434,346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9188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35,026,17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EF18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1544</w:t>
            </w:r>
          </w:p>
        </w:tc>
      </w:tr>
      <w:tr w:rsidR="0009265F" w:rsidRPr="0007590C" w14:paraId="29C20958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488D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2FF2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SMS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3E4A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4,011,130,559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7677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2,775,930,059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9B5D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31396</w:t>
            </w:r>
          </w:p>
        </w:tc>
      </w:tr>
      <w:tr w:rsidR="0009265F" w:rsidRPr="0007590C" w14:paraId="001E74E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D41C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1036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TTP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B476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846,300,254,825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FFA5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3,448,995,059,882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48C7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11519</w:t>
            </w:r>
          </w:p>
        </w:tc>
      </w:tr>
      <w:tr w:rsidR="0009265F" w:rsidRPr="0007590C" w14:paraId="494505FF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84F9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1FCC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BLA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ADA2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0,863,256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0A43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9,431,293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806A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55906</w:t>
            </w:r>
          </w:p>
        </w:tc>
      </w:tr>
      <w:tr w:rsidR="0009265F" w:rsidRPr="0007590C" w14:paraId="4987511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3D7B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827C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CID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BE1E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882,144,124,829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538A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333,947,582,106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A1B5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80642</w:t>
            </w:r>
          </w:p>
        </w:tc>
      </w:tr>
      <w:tr w:rsidR="0009265F" w:rsidRPr="0007590C" w14:paraId="1DFF0CB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F991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0826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GKA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7D06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2,488,883,541,697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4077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3,361,956,197,96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E611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71477</w:t>
            </w:r>
          </w:p>
        </w:tc>
      </w:tr>
      <w:tr w:rsidR="0009265F" w:rsidRPr="0007590C" w14:paraId="5363D36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88BC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7E27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LTJ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86C8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5,967,36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9AF0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8,754,116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C437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68166</w:t>
            </w:r>
          </w:p>
        </w:tc>
      </w:tr>
      <w:tr w:rsidR="0009265F" w:rsidRPr="0007590C" w14:paraId="0A351347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1638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4988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NVR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C1C0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42,972,474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C201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0,534,632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8139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09268</w:t>
            </w:r>
          </w:p>
        </w:tc>
      </w:tr>
      <w:tr w:rsidR="0009265F" w:rsidRPr="0007590C" w14:paraId="49E620B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148D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lastRenderedPageBreak/>
              <w:t>10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3FC8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WIIM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AB4A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994,066,771,177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0878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614,442,007,528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C870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23514</w:t>
            </w:r>
          </w:p>
        </w:tc>
      </w:tr>
      <w:tr w:rsidR="0009265F" w:rsidRPr="0007590C" w14:paraId="1F56AC3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102C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3D23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LEO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4B75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972,634,784,176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9536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310,940,121,622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15A0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4194</w:t>
            </w:r>
          </w:p>
        </w:tc>
      </w:tr>
      <w:tr w:rsidR="0009265F" w:rsidRPr="0007590C" w14:paraId="3A9F82D7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950E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0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1C47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OKI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A466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173,189,488,886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B69A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906,924,214,166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036B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29359</w:t>
            </w:r>
          </w:p>
        </w:tc>
      </w:tr>
      <w:tr w:rsidR="0009265F" w:rsidRPr="0007590C" w14:paraId="335ED532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B37B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5378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AMP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F296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956,634,474,111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430A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086,873,666,641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B678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80024</w:t>
            </w:r>
          </w:p>
        </w:tc>
      </w:tr>
      <w:tr w:rsidR="0009265F" w:rsidRPr="0007590C" w14:paraId="15D24577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5B96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58C6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OOD 2020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79D1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7,719,379,796,413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331A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6,670,943,518,686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3F45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15716</w:t>
            </w:r>
          </w:p>
        </w:tc>
      </w:tr>
      <w:tr w:rsidR="0009265F" w:rsidRPr="0007590C" w14:paraId="071F6A1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FAA1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E0A1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ALI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6730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24,322,048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8408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30,399,906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0DC4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80007</w:t>
            </w:r>
          </w:p>
        </w:tc>
      </w:tr>
      <w:tr w:rsidR="0009265F" w:rsidRPr="0007590C" w14:paraId="3F5E79F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57CB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F926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DES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0BCF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935,075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EC62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304,108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5496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1702</w:t>
            </w:r>
          </w:p>
        </w:tc>
      </w:tr>
      <w:tr w:rsidR="0009265F" w:rsidRPr="0007590C" w14:paraId="49A70E9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AE33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C461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MRT 2021</w:t>
            </w:r>
          </w:p>
        </w:tc>
        <w:tc>
          <w:tcPr>
            <w:tcW w:w="2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9E3A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84,904,301,000,000 </w:t>
            </w:r>
          </w:p>
        </w:tc>
        <w:tc>
          <w:tcPr>
            <w:tcW w:w="25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E7A5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7,493,748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765B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08813</w:t>
            </w:r>
          </w:p>
        </w:tc>
      </w:tr>
      <w:tr w:rsidR="0009265F" w:rsidRPr="0007590C" w14:paraId="6EAE4EE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7147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8E4C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ISI 2021</w:t>
            </w:r>
          </w:p>
        </w:tc>
        <w:tc>
          <w:tcPr>
            <w:tcW w:w="24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CC3E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015,138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4AEE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3,132,202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6343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64336</w:t>
            </w:r>
          </w:p>
        </w:tc>
      </w:tr>
      <w:tr w:rsidR="0009265F" w:rsidRPr="0007590C" w14:paraId="3B0A826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6498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0079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UDI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F877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374,78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BC94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993,218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475D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12748</w:t>
            </w:r>
          </w:p>
        </w:tc>
      </w:tr>
      <w:tr w:rsidR="0009265F" w:rsidRPr="0007590C" w14:paraId="7DEFEFAB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A024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5917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EKA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9725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5,359,440,530,374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5639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697,387,196,209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A000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15746</w:t>
            </w:r>
          </w:p>
        </w:tc>
      </w:tr>
      <w:tr w:rsidR="0009265F" w:rsidRPr="0007590C" w14:paraId="5AF539E8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A7F3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0146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PIN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BE47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51,698,249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8D81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35,446,05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7A86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5851</w:t>
            </w:r>
          </w:p>
        </w:tc>
      </w:tr>
      <w:tr w:rsidR="0009265F" w:rsidRPr="0007590C" w14:paraId="35AD3748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B711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1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E6A3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LTA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D277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681,205,785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0645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308,722,065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5279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52051</w:t>
            </w:r>
          </w:p>
        </w:tc>
      </w:tr>
      <w:tr w:rsidR="0009265F" w:rsidRPr="0007590C" w14:paraId="4BBABB09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E940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2C13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SNG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A420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7,124,495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4D0F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3,712,160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1F90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51957</w:t>
            </w:r>
          </w:p>
        </w:tc>
      </w:tr>
      <w:tr w:rsidR="0009265F" w:rsidRPr="0007590C" w14:paraId="7BD24A4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6250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778C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EPMT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2229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25,673,756,765,537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5FE0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9,729,919,645,52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03AF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63864</w:t>
            </w:r>
          </w:p>
        </w:tc>
      </w:tr>
      <w:tr w:rsidR="0009265F" w:rsidRPr="0007590C" w14:paraId="582018A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8630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AF5B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FISH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0DA2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$              1,356,597,129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DC2E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$                  537,640,594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A6BA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52324</w:t>
            </w:r>
          </w:p>
        </w:tc>
      </w:tr>
      <w:tr w:rsidR="0009265F" w:rsidRPr="0007590C" w14:paraId="43A5C40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E2FE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0B97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GRM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6D59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2,488,126,6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C6B1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89,963,690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4AFB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13881</w:t>
            </w:r>
          </w:p>
        </w:tc>
      </w:tr>
      <w:tr w:rsidR="0009265F" w:rsidRPr="0007590C" w14:paraId="3C2CB56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E953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E3F4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MSP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F909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98,874,784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BCBD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53,090,428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8247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86238</w:t>
            </w:r>
          </w:p>
        </w:tc>
      </w:tr>
      <w:tr w:rsidR="0009265F" w:rsidRPr="0007590C" w14:paraId="6F812B2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7790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B924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CBP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7B49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56,803,733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7D5E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</w:rPr>
              <w:t>Rp  118,015,311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6D39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48133</w:t>
            </w:r>
          </w:p>
        </w:tc>
      </w:tr>
      <w:tr w:rsidR="0009265F" w:rsidRPr="0007590C" w14:paraId="07CDB30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1D14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6AE1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NDF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0A62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99,335,618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225A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</w:rPr>
              <w:t>Rp  179,356,193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BD74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55385</w:t>
            </w:r>
          </w:p>
        </w:tc>
      </w:tr>
      <w:tr w:rsidR="0009265F" w:rsidRPr="0007590C" w14:paraId="121E070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ADCC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49D1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JPFA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AD99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44,878,300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9463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8,589,656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7DB8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56974</w:t>
            </w:r>
          </w:p>
        </w:tc>
      </w:tr>
      <w:tr w:rsidR="0009265F" w:rsidRPr="0007590C" w14:paraId="5686B5A9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FDBA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B50A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LSIP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27B4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4,525,473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00D6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1,851,269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E6A7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38186</w:t>
            </w:r>
          </w:p>
        </w:tc>
      </w:tr>
      <w:tr w:rsidR="0009265F" w:rsidRPr="0007590C" w14:paraId="72BF349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4063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2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F1C1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IDI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542F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3,584,036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803A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6,329,539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127C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14613</w:t>
            </w:r>
          </w:p>
        </w:tc>
      </w:tr>
      <w:tr w:rsidR="0009265F" w:rsidRPr="0007590C" w14:paraId="4FD852C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23D8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F63C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LBI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4575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473,681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749F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922,017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E87B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84657</w:t>
            </w:r>
          </w:p>
        </w:tc>
      </w:tr>
      <w:tr w:rsidR="0009265F" w:rsidRPr="0007590C" w14:paraId="6671BC4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CDFE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7916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YOR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2753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27,904,558,322,183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678A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9,917,653,265,528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F335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01</w:t>
            </w:r>
          </w:p>
        </w:tc>
      </w:tr>
      <w:tr w:rsidR="0009265F" w:rsidRPr="0007590C" w14:paraId="7D20B60B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05BD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0FAF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ROTI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97D4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287,623,237,457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6C2B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4,191,284,422,677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89E6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844</w:t>
            </w:r>
          </w:p>
        </w:tc>
      </w:tr>
      <w:tr w:rsidR="0009265F" w:rsidRPr="0007590C" w14:paraId="5380943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4B6C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5215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DPC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D359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988,848,566,331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CB42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206,385,542,888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8D42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47752</w:t>
            </w:r>
          </w:p>
        </w:tc>
      </w:tr>
      <w:tr w:rsidR="0009265F" w:rsidRPr="0007590C" w14:paraId="40A1B890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3FCD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6C62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BM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C930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847,887,478,57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1F4C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970,428,120,056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8195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95282</w:t>
            </w:r>
          </w:p>
        </w:tc>
      </w:tr>
      <w:tr w:rsidR="0009265F" w:rsidRPr="0007590C" w14:paraId="2326041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2339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137E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LT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AD79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356,846,112,54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E602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889,125,250,792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B81F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52605</w:t>
            </w:r>
          </w:p>
        </w:tc>
      </w:tr>
      <w:tr w:rsidR="0009265F" w:rsidRPr="0007590C" w14:paraId="2E773807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725D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39A3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MAR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1475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57,004,234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BAAE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40,345,003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7496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1292</w:t>
            </w:r>
          </w:p>
        </w:tc>
      </w:tr>
      <w:tr w:rsidR="0009265F" w:rsidRPr="0007590C" w14:paraId="64AD5CE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D2F1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4A1A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SMS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A801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5,203,100,578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21A2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3,850,610,076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20B6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37566</w:t>
            </w:r>
          </w:p>
        </w:tc>
      </w:tr>
      <w:tr w:rsidR="0009265F" w:rsidRPr="0007590C" w14:paraId="2CE8F0F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1802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F270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TTP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8E18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4,241,856,914,012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FE0E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3,919,243,683,748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43CB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8232</w:t>
            </w:r>
          </w:p>
        </w:tc>
      </w:tr>
      <w:tr w:rsidR="0009265F" w:rsidRPr="0007590C" w14:paraId="526CEDF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058E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3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0038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BLA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3B83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5,972,216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E167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1,084,017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0342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5755</w:t>
            </w:r>
          </w:p>
        </w:tc>
      </w:tr>
      <w:tr w:rsidR="0009265F" w:rsidRPr="0007590C" w14:paraId="62A2B3F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11E7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B05B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CID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602D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850,311,080,131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793A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300,804,864,96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915B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8042</w:t>
            </w:r>
          </w:p>
        </w:tc>
      </w:tr>
      <w:tr w:rsidR="0009265F" w:rsidRPr="0007590C" w14:paraId="58C2157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FFF0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85F2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GKA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7354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1,926,149,980,019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4DEE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3,403,961,007,49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74D0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50361</w:t>
            </w:r>
          </w:p>
        </w:tc>
      </w:tr>
      <w:tr w:rsidR="0009265F" w:rsidRPr="0007590C" w14:paraId="1AD1988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DC0C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A8B7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LTJ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5D60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6,616,64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1D84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7,406,856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261E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89331</w:t>
            </w:r>
          </w:p>
        </w:tc>
      </w:tr>
      <w:tr w:rsidR="0009265F" w:rsidRPr="0007590C" w14:paraId="5F9B4555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652A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EC7E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NVR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8024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39,545,959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CF07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9,068,532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2747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07389</w:t>
            </w:r>
          </w:p>
        </w:tc>
      </w:tr>
      <w:tr w:rsidR="0009265F" w:rsidRPr="0007590C" w14:paraId="6EAD5A70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FC5F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B5B4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WIIM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9302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733,691,702,981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9D43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891,169,731,202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E04D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455</w:t>
            </w:r>
          </w:p>
        </w:tc>
      </w:tr>
      <w:tr w:rsidR="0009265F" w:rsidRPr="0007590C" w14:paraId="255D21A9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377D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873F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LEO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5281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103,519,743,574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0BD8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348,181,576,91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3811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81852</w:t>
            </w:r>
          </w:p>
        </w:tc>
      </w:tr>
      <w:tr w:rsidR="0009265F" w:rsidRPr="0007590C" w14:paraId="2323F7A8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107F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lastRenderedPageBreak/>
              <w:t>14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C6C9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OKI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DF9F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933,597,187,584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ACD9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987,563,580,36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D424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94535</w:t>
            </w:r>
          </w:p>
        </w:tc>
      </w:tr>
      <w:tr w:rsidR="0009265F" w:rsidRPr="0007590C" w14:paraId="4C4E4F4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0B06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C97D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AMP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9077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019,133,657,275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F3DB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147,260,611,70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F49C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88832</w:t>
            </w:r>
          </w:p>
        </w:tc>
      </w:tr>
      <w:tr w:rsidR="0009265F" w:rsidRPr="0007590C" w14:paraId="7E33ECBF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3430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F829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OOD 2021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2B2D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8,799,579,901,124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42BB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6,766,602,280,14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EC3A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30044</w:t>
            </w:r>
          </w:p>
        </w:tc>
      </w:tr>
      <w:tr w:rsidR="0009265F" w:rsidRPr="0007590C" w14:paraId="414851D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E65D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4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64FD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ALI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09C7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21,828,591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EE95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9,249,340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A179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4629</w:t>
            </w:r>
          </w:p>
        </w:tc>
      </w:tr>
      <w:tr w:rsidR="0009265F" w:rsidRPr="0007590C" w14:paraId="704146A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8E90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1247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DES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0981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290,99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6657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645,582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E92C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8452</w:t>
            </w:r>
          </w:p>
        </w:tc>
      </w:tr>
      <w:tr w:rsidR="0009265F" w:rsidRPr="0007590C" w14:paraId="62883A78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FC87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A2A6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AMRT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9EC4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96,924,686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AAD2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30,746,266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2461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15241</w:t>
            </w:r>
          </w:p>
        </w:tc>
      </w:tr>
      <w:tr w:rsidR="0009265F" w:rsidRPr="0007590C" w14:paraId="411BDF8F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8046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ECCF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ISI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949B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415,59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DB73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3,410,48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B7D1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0828</w:t>
            </w:r>
          </w:p>
        </w:tc>
      </w:tr>
      <w:tr w:rsidR="0009265F" w:rsidRPr="0007590C" w14:paraId="3269210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C4DD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3D3C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BUDI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F5CF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382,326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F59D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3,173,651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721D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6575</w:t>
            </w:r>
          </w:p>
        </w:tc>
      </w:tr>
      <w:tr w:rsidR="0009265F" w:rsidRPr="0007590C" w14:paraId="4FFB3D3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5A63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5A80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EKA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BE28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6,143,759,424,928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ECBC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718,287,453,575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C970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57551</w:t>
            </w:r>
          </w:p>
        </w:tc>
      </w:tr>
      <w:tr w:rsidR="0009265F" w:rsidRPr="0007590C" w14:paraId="0DA826B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9287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37A1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PIN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F71D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56,867,544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F026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39,847,545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BD85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2713</w:t>
            </w:r>
          </w:p>
        </w:tc>
      </w:tr>
      <w:tr w:rsidR="0009265F" w:rsidRPr="0007590C" w14:paraId="564E9440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1074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00FE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LTA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DADE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778,744,315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4A91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307,186,367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6EC9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59574</w:t>
            </w:r>
          </w:p>
        </w:tc>
      </w:tr>
      <w:tr w:rsidR="0009265F" w:rsidRPr="0007590C" w14:paraId="60BEB0C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A34B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525A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DSNG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3257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9,633,671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1AC0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5,357,229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1B2A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62731</w:t>
            </w:r>
          </w:p>
        </w:tc>
      </w:tr>
      <w:tr w:rsidR="0009265F" w:rsidRPr="0007590C" w14:paraId="230DEE17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026B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A40A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EPMT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012E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28,027,488,218,598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1EA8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0,402,356,853,03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F293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69434</w:t>
            </w:r>
          </w:p>
        </w:tc>
      </w:tr>
      <w:tr w:rsidR="0009265F" w:rsidRPr="0007590C" w14:paraId="779D4A1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3B58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5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7FFB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FISH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9089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$              1,565,130,699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C245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$                  461,463,695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9CA2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39167</w:t>
            </w:r>
          </w:p>
        </w:tc>
      </w:tr>
      <w:tr w:rsidR="0009265F" w:rsidRPr="0007590C" w14:paraId="17FB8BF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0C50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3618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GRM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0620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2,468,269,2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DDAB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88,562,617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DA54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14078</w:t>
            </w:r>
          </w:p>
        </w:tc>
      </w:tr>
      <w:tr w:rsidR="0009265F" w:rsidRPr="0007590C" w14:paraId="63FFC23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5220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823B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MSP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EF8E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111,211,321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F6C1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54,786,992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294B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02989</w:t>
            </w:r>
          </w:p>
        </w:tc>
      </w:tr>
      <w:tr w:rsidR="0009265F" w:rsidRPr="0007590C" w14:paraId="28D695AB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B79D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F467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CBP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E1C2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64,797,516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A68A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</w:rPr>
              <w:t>Rp  115,305,36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E4EE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56196</w:t>
            </w:r>
          </w:p>
        </w:tc>
      </w:tr>
      <w:tr w:rsidR="0009265F" w:rsidRPr="0007590C" w14:paraId="19EE5C49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8841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0E87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INDF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3AD5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110,830,27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EE48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gramStart"/>
            <w:r w:rsidRPr="0007590C">
              <w:rPr>
                <w:rFonts w:ascii="Times New Roman" w:hAnsi="Times New Roman" w:cs="Times New Roman"/>
                <w:color w:val="000000"/>
              </w:rPr>
              <w:t>Rp  180,433,300,000,000</w:t>
            </w:r>
            <w:proofErr w:type="gramEnd"/>
            <w:r w:rsidRPr="0007590C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333F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61425</w:t>
            </w:r>
          </w:p>
        </w:tc>
      </w:tr>
      <w:tr w:rsidR="0009265F" w:rsidRPr="0007590C" w14:paraId="0418CD1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71B2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9C80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JPFA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C00C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48,972,085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771F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32,690,887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B109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9803</w:t>
            </w:r>
          </w:p>
        </w:tc>
      </w:tr>
      <w:tr w:rsidR="0009265F" w:rsidRPr="0007590C" w14:paraId="0667006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FFF4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2566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LSIP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8E1E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4,585,348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EBE1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2,417,013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E950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36928</w:t>
            </w:r>
          </w:p>
        </w:tc>
      </w:tr>
      <w:tr w:rsidR="0009265F" w:rsidRPr="0007590C" w14:paraId="3162C2A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6923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3D69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IDI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C48C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5,623,654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1DA8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6,905,148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9691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26261</w:t>
            </w:r>
          </w:p>
        </w:tc>
      </w:tr>
      <w:tr w:rsidR="0009265F" w:rsidRPr="0007590C" w14:paraId="0EC4B0B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3166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03A8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LBI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2FCB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114,907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64CA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3,374,502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8724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92307</w:t>
            </w:r>
          </w:p>
        </w:tc>
      </w:tr>
      <w:tr w:rsidR="0009265F" w:rsidRPr="0007590C" w14:paraId="1E0115D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C025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1D33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MYOR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0AD2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30,669,405,967,404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EEE7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2,276,160,695,411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FCB8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37678</w:t>
            </w:r>
          </w:p>
        </w:tc>
      </w:tr>
      <w:tr w:rsidR="0009265F" w:rsidRPr="0007590C" w14:paraId="11ADB119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00B1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6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5278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ROTI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9264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935,182,048,668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F38C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4,130,321,616,08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21E3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95275</w:t>
            </w:r>
          </w:p>
        </w:tc>
      </w:tr>
      <w:tr w:rsidR="0009265F" w:rsidRPr="0007590C" w14:paraId="2727B37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FB76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B50B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DPC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4711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200,833,096,416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28B4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401,504,764,117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6884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28385</w:t>
            </w:r>
          </w:p>
        </w:tc>
      </w:tr>
      <w:tr w:rsidR="0009265F" w:rsidRPr="0007590C" w14:paraId="3606FD5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C864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7B4B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BM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CE4C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802,296,289,773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0F89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042,199,577,08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D73F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86186</w:t>
            </w:r>
          </w:p>
        </w:tc>
      </w:tr>
      <w:tr w:rsidR="0009265F" w:rsidRPr="0007590C" w14:paraId="6B173188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28D7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9B5F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KLT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5C2B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539,310,803,104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C542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033,289,474,829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53C4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8972</w:t>
            </w:r>
          </w:p>
        </w:tc>
      </w:tr>
      <w:tr w:rsidR="0009265F" w:rsidRPr="0007590C" w14:paraId="27CA1EAF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42D4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92AB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MAR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9BF4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75,045,559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BAAC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42,600,814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2B58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7616</w:t>
            </w:r>
          </w:p>
        </w:tc>
      </w:tr>
      <w:tr w:rsidR="0009265F" w:rsidRPr="0007590C" w14:paraId="0DAA116A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7ECF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AFEA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SMS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7F93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7,261,218,471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1E90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3,969,704,123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4ED2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51978</w:t>
            </w:r>
          </w:p>
        </w:tc>
      </w:tr>
      <w:tr w:rsidR="0009265F" w:rsidRPr="0007590C" w14:paraId="7F81C2BC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ABDE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3980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STTP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B902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4,931,553,771,47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69CB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4,590,737,849,889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7AD5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7424</w:t>
            </w:r>
          </w:p>
        </w:tc>
      </w:tr>
      <w:tr w:rsidR="0009265F" w:rsidRPr="0007590C" w14:paraId="79AB36A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8A84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6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D4B2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BLA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8949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6,579,960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A6AD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23,673,644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23E4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70036</w:t>
            </w:r>
          </w:p>
        </w:tc>
      </w:tr>
      <w:tr w:rsidR="0009265F" w:rsidRPr="0007590C" w14:paraId="5175E38E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BA85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7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6969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CID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B9EB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2,044,821,803,111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451A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380,657,918,106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D73F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85893</w:t>
            </w:r>
          </w:p>
        </w:tc>
      </w:tr>
      <w:tr w:rsidR="0009265F" w:rsidRPr="0007590C" w14:paraId="5D2C2C9F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793D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8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0072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TGKA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F782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2,977,529,294,003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0415C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4,181,760,862,637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8492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3.10336</w:t>
            </w:r>
          </w:p>
        </w:tc>
      </w:tr>
      <w:tr w:rsidR="0009265F" w:rsidRPr="0007590C" w14:paraId="4908458F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8B17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79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D1D0B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LTJ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FD75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7,656,252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3D7E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7,376,375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E5B7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3794</w:t>
            </w:r>
          </w:p>
        </w:tc>
      </w:tr>
      <w:tr w:rsidR="0009265F" w:rsidRPr="0007590C" w14:paraId="2CDC5877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1585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0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6CFD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UNVR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FEA22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41,218,881,000,0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5E66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18,318,114,000,00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4E54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2.25017</w:t>
            </w:r>
          </w:p>
        </w:tc>
      </w:tr>
      <w:tr w:rsidR="0009265F" w:rsidRPr="0007590C" w14:paraId="46368471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AA340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1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595C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WIIM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0EB95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3,704,350,294,106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A949D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2,168,793,843,296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40A94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70802</w:t>
            </w:r>
          </w:p>
        </w:tc>
      </w:tr>
      <w:tr w:rsidR="0009265F" w:rsidRPr="0007590C" w14:paraId="1A4A3BC6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3B12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2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EFCC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LEO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53F0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358,708,497,805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0DC3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693,523,611,414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D2BE8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0.8023</w:t>
            </w:r>
          </w:p>
        </w:tc>
      </w:tr>
      <w:tr w:rsidR="0009265F" w:rsidRPr="0007590C" w14:paraId="5C648D5D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3E24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3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BFB2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HOKI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0018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925,708,985,64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8895E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   811,603,660,216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A9A77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14059</w:t>
            </w:r>
          </w:p>
        </w:tc>
      </w:tr>
      <w:tr w:rsidR="0009265F" w:rsidRPr="0007590C" w14:paraId="088DFA63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0033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84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884C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CAMP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A0B9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1,129,360,552,136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CCA5A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1,074,777,460,412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B8E4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05079</w:t>
            </w:r>
          </w:p>
        </w:tc>
      </w:tr>
      <w:tr w:rsidR="0009265F" w:rsidRPr="0007590C" w14:paraId="474C24D4" w14:textId="77777777" w:rsidTr="0009265F">
        <w:trPr>
          <w:trHeight w:val="315"/>
        </w:trPr>
        <w:tc>
          <w:tcPr>
            <w:tcW w:w="6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B4B41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lastRenderedPageBreak/>
              <w:t>185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2EBA9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GOOD 2022</w:t>
            </w:r>
          </w:p>
        </w:tc>
        <w:tc>
          <w:tcPr>
            <w:tcW w:w="2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76D36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10,510,942,813,705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5A103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 xml:space="preserve"> Rp      7,327,371,934,290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EB53F" w14:textId="77777777" w:rsidR="00FD5F07" w:rsidRPr="0007590C" w:rsidRDefault="00FD5F07" w:rsidP="0009265F">
            <w:pPr>
              <w:spacing w:after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7590C">
              <w:rPr>
                <w:rFonts w:ascii="Times New Roman" w:hAnsi="Times New Roman" w:cs="Times New Roman"/>
                <w:color w:val="000000"/>
              </w:rPr>
              <w:t>1.43448</w:t>
            </w:r>
          </w:p>
        </w:tc>
      </w:tr>
    </w:tbl>
    <w:p w14:paraId="4F2DA4EB" w14:textId="77777777" w:rsidR="00AB4102" w:rsidRPr="0007590C" w:rsidRDefault="00AB4102">
      <w:pPr>
        <w:rPr>
          <w:rFonts w:ascii="Times New Roman" w:hAnsi="Times New Roman" w:cs="Times New Roman"/>
          <w:sz w:val="24"/>
          <w:szCs w:val="24"/>
        </w:rPr>
      </w:pPr>
    </w:p>
    <w:p w14:paraId="251CA549" w14:textId="77777777" w:rsidR="00B64F12" w:rsidRPr="0007590C" w:rsidRDefault="00B64F12" w:rsidP="00786FFB">
      <w:pPr>
        <w:tabs>
          <w:tab w:val="left" w:pos="6855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t>Lampiran 4</w:t>
      </w:r>
    </w:p>
    <w:p w14:paraId="56FDBA29" w14:textId="77777777" w:rsidR="00B64F12" w:rsidRPr="0007590C" w:rsidRDefault="00B64F12" w:rsidP="00786FFB">
      <w:pPr>
        <w:tabs>
          <w:tab w:val="left" w:pos="6855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7590C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786FFB">
        <w:rPr>
          <w:rFonts w:ascii="Times New Roman" w:hAnsi="Times New Roman" w:cs="Times New Roman"/>
          <w:i/>
          <w:sz w:val="24"/>
          <w:szCs w:val="24"/>
        </w:rPr>
        <w:t>Corporate 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(X3) pad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primer yang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2018-2022</w:t>
      </w:r>
      <w:r w:rsidR="00786FFB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pPr w:leftFromText="180" w:rightFromText="180" w:vertAnchor="text" w:tblpY="1"/>
        <w:tblOverlap w:val="never"/>
        <w:tblW w:w="8005" w:type="dxa"/>
        <w:tblLook w:val="04A0" w:firstRow="1" w:lastRow="0" w:firstColumn="1" w:lastColumn="0" w:noHBand="0" w:noVBand="1"/>
      </w:tblPr>
      <w:tblGrid>
        <w:gridCol w:w="715"/>
        <w:gridCol w:w="1980"/>
        <w:gridCol w:w="2070"/>
        <w:gridCol w:w="1980"/>
        <w:gridCol w:w="1260"/>
      </w:tblGrid>
      <w:tr w:rsidR="00174877" w:rsidRPr="0007590C" w14:paraId="485511C2" w14:textId="77777777" w:rsidTr="00174877">
        <w:trPr>
          <w:trHeight w:val="450"/>
        </w:trPr>
        <w:tc>
          <w:tcPr>
            <w:tcW w:w="71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B8C2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.</w:t>
            </w:r>
          </w:p>
        </w:tc>
        <w:tc>
          <w:tcPr>
            <w:tcW w:w="19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CF5D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AMPEL</w:t>
            </w:r>
          </w:p>
        </w:tc>
        <w:tc>
          <w:tcPr>
            <w:tcW w:w="20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90C12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JUMLAH ITEM TERPENUHI</w:t>
            </w:r>
          </w:p>
        </w:tc>
        <w:tc>
          <w:tcPr>
            <w:tcW w:w="19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4ED2E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ITEM PENILAIAN GRI-G4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FDCAA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HASIL</w:t>
            </w:r>
          </w:p>
        </w:tc>
      </w:tr>
      <w:tr w:rsidR="00174877" w:rsidRPr="0007590C" w14:paraId="5E8CB87E" w14:textId="77777777" w:rsidTr="00174877">
        <w:trPr>
          <w:trHeight w:val="450"/>
        </w:trPr>
        <w:tc>
          <w:tcPr>
            <w:tcW w:w="71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972130" w14:textId="77777777" w:rsidR="00174877" w:rsidRPr="0007590C" w:rsidRDefault="00174877" w:rsidP="0017487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9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E0DC84" w14:textId="77777777" w:rsidR="00174877" w:rsidRPr="0007590C" w:rsidRDefault="00174877" w:rsidP="0017487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0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78A8FF" w14:textId="77777777" w:rsidR="00174877" w:rsidRPr="0007590C" w:rsidRDefault="00174877" w:rsidP="0017487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9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F7FE8C" w14:textId="77777777" w:rsidR="00174877" w:rsidRPr="0007590C" w:rsidRDefault="00174877" w:rsidP="0017487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2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D3EBE" w14:textId="77777777" w:rsidR="00174877" w:rsidRPr="0007590C" w:rsidRDefault="00174877" w:rsidP="0017487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174877" w:rsidRPr="0007590C" w14:paraId="6B94831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E9FD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64AA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ALI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9C85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6D6B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81E0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0659</w:t>
            </w:r>
          </w:p>
        </w:tc>
      </w:tr>
      <w:tr w:rsidR="00174877" w:rsidRPr="0007590C" w14:paraId="250E86C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65BC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AD6C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S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D633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3D1D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5893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  <w:tr w:rsidR="00174877" w:rsidRPr="0007590C" w14:paraId="413543DC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490B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0F7A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RT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9917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E6D4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4127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066</w:t>
            </w:r>
          </w:p>
        </w:tc>
      </w:tr>
      <w:tr w:rsidR="00174877" w:rsidRPr="0007590C" w14:paraId="026D311F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9269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A364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SI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0862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7498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CA54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2857</w:t>
            </w:r>
          </w:p>
        </w:tc>
      </w:tr>
      <w:tr w:rsidR="00174877" w:rsidRPr="0007590C" w14:paraId="1F88658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218B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A6BD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DI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7D54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E954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2C33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1758</w:t>
            </w:r>
          </w:p>
        </w:tc>
      </w:tr>
      <w:tr w:rsidR="00174877" w:rsidRPr="0007590C" w14:paraId="2DA2EF6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AF31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D4C9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KA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F36E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95EA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0413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5055</w:t>
            </w:r>
          </w:p>
        </w:tc>
      </w:tr>
      <w:tr w:rsidR="00174877" w:rsidRPr="0007590C" w14:paraId="5E848C7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788E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BE62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PIN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83C2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89EE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4CBA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978</w:t>
            </w:r>
          </w:p>
        </w:tc>
      </w:tr>
      <w:tr w:rsidR="00174877" w:rsidRPr="0007590C" w14:paraId="4B21502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CCAA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75AC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LTA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29CF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DC3A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8599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978</w:t>
            </w:r>
          </w:p>
        </w:tc>
      </w:tr>
      <w:tr w:rsidR="00174877" w:rsidRPr="0007590C" w14:paraId="6E6569B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D4D7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107B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NG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220F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79EF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B220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3077</w:t>
            </w:r>
          </w:p>
        </w:tc>
      </w:tr>
      <w:tr w:rsidR="00174877" w:rsidRPr="0007590C" w14:paraId="117CC999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679E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EC79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PMT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CBD2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2845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B2C3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868</w:t>
            </w:r>
          </w:p>
        </w:tc>
      </w:tr>
      <w:tr w:rsidR="00174877" w:rsidRPr="0007590C" w14:paraId="3B16DEA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EB73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7A18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SH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BBAB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5D03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0FB5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978</w:t>
            </w:r>
          </w:p>
        </w:tc>
      </w:tr>
      <w:tr w:rsidR="00174877" w:rsidRPr="0007590C" w14:paraId="6AE06B2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92A7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E5FF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32BD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6A78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5FBF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4286</w:t>
            </w:r>
          </w:p>
        </w:tc>
      </w:tr>
      <w:tr w:rsidR="00174877" w:rsidRPr="0007590C" w14:paraId="1889B80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AAB9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5177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MSP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2341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5BDA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9E2A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5275</w:t>
            </w:r>
          </w:p>
        </w:tc>
      </w:tr>
      <w:tr w:rsidR="00174877" w:rsidRPr="0007590C" w14:paraId="08E3C5B7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4B7D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D4C6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CBP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A011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87CC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721A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0659</w:t>
            </w:r>
          </w:p>
        </w:tc>
      </w:tr>
      <w:tr w:rsidR="00174877" w:rsidRPr="0007590C" w14:paraId="6802F6A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4B09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8894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681B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BAF7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7909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2857</w:t>
            </w:r>
          </w:p>
        </w:tc>
      </w:tr>
      <w:tr w:rsidR="00174877" w:rsidRPr="0007590C" w14:paraId="77D80E4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E346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DEA7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PFA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8281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73D9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3BDE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868</w:t>
            </w:r>
          </w:p>
        </w:tc>
      </w:tr>
      <w:tr w:rsidR="00174877" w:rsidRPr="0007590C" w14:paraId="50263CC8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93DD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759C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SIP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BB88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2E45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EBA8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67D6F98C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6B4E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6B92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DI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96EE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038B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C58C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4176</w:t>
            </w:r>
          </w:p>
        </w:tc>
      </w:tr>
      <w:tr w:rsidR="00174877" w:rsidRPr="0007590C" w14:paraId="2B365FA6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06A9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610E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BI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4276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90D1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8D1D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3846</w:t>
            </w:r>
          </w:p>
        </w:tc>
      </w:tr>
      <w:tr w:rsidR="00174877" w:rsidRPr="0007590C" w14:paraId="3C2F3DC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02E8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5FF5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1373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13DC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C26F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  <w:tr w:rsidR="00174877" w:rsidRPr="0007590C" w14:paraId="68FBC74C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2AF2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712B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4AC6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6A35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4213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5275</w:t>
            </w:r>
          </w:p>
        </w:tc>
      </w:tr>
      <w:tr w:rsidR="00174877" w:rsidRPr="0007590C" w14:paraId="19D6E39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999F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5173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PC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7609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10D4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7D5E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67</w:t>
            </w:r>
          </w:p>
        </w:tc>
      </w:tr>
      <w:tr w:rsidR="00174877" w:rsidRPr="0007590C" w14:paraId="2888231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56F9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7EBD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BM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FA97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4242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BA64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3D91920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786C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A03B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LT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E512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B7FA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C547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374</w:t>
            </w:r>
          </w:p>
        </w:tc>
      </w:tr>
      <w:tr w:rsidR="00174877" w:rsidRPr="0007590C" w14:paraId="308CA8B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B075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6037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R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03BD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526E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2972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  <w:tr w:rsidR="00174877" w:rsidRPr="0007590C" w14:paraId="524656CF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0C17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A649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SMS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1F2C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CD60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A9FE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67</w:t>
            </w:r>
          </w:p>
        </w:tc>
      </w:tr>
      <w:tr w:rsidR="00174877" w:rsidRPr="0007590C" w14:paraId="3B66EEB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D2BD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900B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TP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CA21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2A4F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E9CE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1AD22906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19CC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9640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LA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E33D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7586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85CE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7473</w:t>
            </w:r>
          </w:p>
        </w:tc>
      </w:tr>
      <w:tr w:rsidR="00174877" w:rsidRPr="0007590C" w14:paraId="05EF44C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C89C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D319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33E9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552E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9D07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374</w:t>
            </w:r>
          </w:p>
        </w:tc>
      </w:tr>
      <w:tr w:rsidR="00174877" w:rsidRPr="0007590C" w14:paraId="49F1DCBE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DDD6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2CBB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GKA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D565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6FA7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26D8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5275</w:t>
            </w:r>
          </w:p>
        </w:tc>
      </w:tr>
      <w:tr w:rsidR="00174877" w:rsidRPr="0007590C" w14:paraId="7E0DD689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E3E1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1B74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TJ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FEE7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CFBE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8226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6655FAC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C3A4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4C76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VR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1AB6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88B9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01A8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7473</w:t>
            </w:r>
          </w:p>
        </w:tc>
      </w:tr>
      <w:tr w:rsidR="00174877" w:rsidRPr="0007590C" w14:paraId="11B4337C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20F9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DCEC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IM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292D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8273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4113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374</w:t>
            </w:r>
          </w:p>
        </w:tc>
      </w:tr>
      <w:tr w:rsidR="00174877" w:rsidRPr="0007590C" w14:paraId="5FD92D4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7D5B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FAE9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EO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AC00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4FA0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978B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54AC810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B792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39E0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KI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1D8E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B849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9764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4176</w:t>
            </w:r>
          </w:p>
        </w:tc>
      </w:tr>
      <w:tr w:rsidR="00174877" w:rsidRPr="0007590C" w14:paraId="22E4482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FAD1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FE4E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D6FD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9A4D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4A17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1E41057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FB61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9484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OD 2018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5AC6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477A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F72B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67</w:t>
            </w:r>
          </w:p>
        </w:tc>
      </w:tr>
      <w:tr w:rsidR="00174877" w:rsidRPr="0007590C" w14:paraId="4E158FB7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A788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F6B0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ALI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AA38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0F2D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04EA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0763232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74AC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C925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S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678C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4697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E1D9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0659</w:t>
            </w:r>
          </w:p>
        </w:tc>
      </w:tr>
      <w:tr w:rsidR="00174877" w:rsidRPr="0007590C" w14:paraId="7D6CA676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7255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F721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RT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891C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D783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8B96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7633EE97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AF01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A23B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SI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9BAA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ADDA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63DF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  <w:tr w:rsidR="00174877" w:rsidRPr="0007590C" w14:paraId="0FBC092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50A2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4027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DI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E755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7EE1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4876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5055</w:t>
            </w:r>
          </w:p>
        </w:tc>
      </w:tr>
      <w:tr w:rsidR="00174877" w:rsidRPr="0007590C" w14:paraId="382C13D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7587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96B0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KA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CB6C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DB19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29C8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3077</w:t>
            </w:r>
          </w:p>
        </w:tc>
      </w:tr>
      <w:tr w:rsidR="00174877" w:rsidRPr="0007590C" w14:paraId="3CFB291E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1809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FBD4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PIN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D607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B02A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2CFD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7473</w:t>
            </w:r>
          </w:p>
        </w:tc>
      </w:tr>
      <w:tr w:rsidR="00174877" w:rsidRPr="0007590C" w14:paraId="0B2BFAA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5337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47F0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LTA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AE43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32C8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F7F8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7203492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C346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456A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NG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CED5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A87C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9028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374</w:t>
            </w:r>
          </w:p>
        </w:tc>
      </w:tr>
      <w:tr w:rsidR="00174877" w:rsidRPr="0007590C" w14:paraId="5B5BEF19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AB2C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9C3D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PMT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A6AB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BEE8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99B6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70B679C7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077C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F39F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SH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FDFE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D373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D4AA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016D809E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ACA9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9FF8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BE81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4316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7C49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51B8E788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BE3D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1BDE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MSP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E13D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BF44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7F5A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1D008A28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725A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C119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CBP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BC83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CB13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7262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2857</w:t>
            </w:r>
          </w:p>
        </w:tc>
      </w:tr>
      <w:tr w:rsidR="00174877" w:rsidRPr="0007590C" w14:paraId="71BC4D1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0D30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CC41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B1BD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8DD0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3428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5055</w:t>
            </w:r>
          </w:p>
        </w:tc>
      </w:tr>
      <w:tr w:rsidR="00174877" w:rsidRPr="0007590C" w14:paraId="73F91C8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59A6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2679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PFA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C1E5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3A77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CA09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2DE4D9C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7CA3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4BCB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SIP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8056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338B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3ECE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78930C77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44C9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A07E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DI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E0FB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DE7C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1804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978</w:t>
            </w:r>
          </w:p>
        </w:tc>
      </w:tr>
      <w:tr w:rsidR="00174877" w:rsidRPr="0007590C" w14:paraId="6F780BA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227E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2316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BI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EC7E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8210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77B7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0549</w:t>
            </w:r>
          </w:p>
        </w:tc>
      </w:tr>
      <w:tr w:rsidR="00174877" w:rsidRPr="0007590C" w14:paraId="75CD0278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3B88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B933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BCCB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A898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B37E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462</w:t>
            </w:r>
          </w:p>
        </w:tc>
      </w:tr>
      <w:tr w:rsidR="00174877" w:rsidRPr="0007590C" w14:paraId="7208597E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4A19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707C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2177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9FBB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AF8D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5806932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E225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96A0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PC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6893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B76B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66C5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5275</w:t>
            </w:r>
          </w:p>
        </w:tc>
      </w:tr>
      <w:tr w:rsidR="00174877" w:rsidRPr="0007590C" w14:paraId="38011188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91C3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B141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BM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D6D4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4F60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E9FB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06245278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A6C2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383D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LT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56BA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FC76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0825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1F0425F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C6E6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54B9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R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1298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32C2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1EDF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5055</w:t>
            </w:r>
          </w:p>
        </w:tc>
      </w:tr>
      <w:tr w:rsidR="00174877" w:rsidRPr="0007590C" w14:paraId="471F4E0C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0E51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0BEC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SMS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4A19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876B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E7E4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7582</w:t>
            </w:r>
          </w:p>
        </w:tc>
      </w:tr>
      <w:tr w:rsidR="00174877" w:rsidRPr="0007590C" w14:paraId="1442988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1FD8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8BFD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TP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5A9F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5A43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ADDF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67</w:t>
            </w:r>
          </w:p>
        </w:tc>
      </w:tr>
      <w:tr w:rsidR="00174877" w:rsidRPr="0007590C" w14:paraId="0DC3178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29C0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7C33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LA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890D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A222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C66D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978</w:t>
            </w:r>
          </w:p>
        </w:tc>
      </w:tr>
      <w:tr w:rsidR="00174877" w:rsidRPr="0007590C" w14:paraId="3246D0B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9AD4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6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9F2A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E094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65C6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4C2E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374</w:t>
            </w:r>
          </w:p>
        </w:tc>
      </w:tr>
      <w:tr w:rsidR="00174877" w:rsidRPr="0007590C" w14:paraId="52C1D13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1806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6CDC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GKA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1ECA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122A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A516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978</w:t>
            </w:r>
          </w:p>
        </w:tc>
      </w:tr>
      <w:tr w:rsidR="00174877" w:rsidRPr="0007590C" w14:paraId="0597FC8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4A51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E495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TJ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023F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0654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AA85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4176</w:t>
            </w:r>
          </w:p>
        </w:tc>
      </w:tr>
      <w:tr w:rsidR="00174877" w:rsidRPr="0007590C" w14:paraId="67CAF9E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E828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17E0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VR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DCE3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C890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230E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868</w:t>
            </w:r>
          </w:p>
        </w:tc>
      </w:tr>
      <w:tr w:rsidR="00174877" w:rsidRPr="0007590C" w14:paraId="4CBF327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16FE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FB79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IM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38D5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2799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F125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978</w:t>
            </w:r>
          </w:p>
        </w:tc>
      </w:tr>
      <w:tr w:rsidR="00174877" w:rsidRPr="0007590C" w14:paraId="06E09ED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045D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51D6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EO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6DF4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F6F5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0502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7473</w:t>
            </w:r>
          </w:p>
        </w:tc>
      </w:tr>
      <w:tr w:rsidR="00174877" w:rsidRPr="0007590C" w14:paraId="6838A1A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9BB4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2563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KI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2DB3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FC4C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C3E2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978</w:t>
            </w:r>
          </w:p>
        </w:tc>
      </w:tr>
      <w:tr w:rsidR="00174877" w:rsidRPr="0007590C" w14:paraId="6AE8E6DF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D70F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34E2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B191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F8F0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E03E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264</w:t>
            </w:r>
          </w:p>
        </w:tc>
      </w:tr>
      <w:tr w:rsidR="00174877" w:rsidRPr="0007590C" w14:paraId="47E4FD9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DE21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4CC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OD 2019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BC39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B16C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690F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43FFC847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0A4B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B5EF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ALI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7E25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2A93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2E17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  <w:tr w:rsidR="00174877" w:rsidRPr="0007590C" w14:paraId="25D5645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31AE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C7C0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S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E8CB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8BAC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1E83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7016406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7FF0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0899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RT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A2C1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AFCF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89FC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37A6D0E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08DB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9CCF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SI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8387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B94F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F5A4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  <w:tr w:rsidR="00174877" w:rsidRPr="0007590C" w14:paraId="6531C81C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9E5F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92F9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DI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2B5E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92BC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1F28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3BF5DB7C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6B45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0283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KA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4C1C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B587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DD7A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956</w:t>
            </w:r>
          </w:p>
        </w:tc>
      </w:tr>
      <w:tr w:rsidR="00174877" w:rsidRPr="0007590C" w14:paraId="523FE63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1ED0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EFC3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PIN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F69B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70B6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DA00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4176</w:t>
            </w:r>
          </w:p>
        </w:tc>
      </w:tr>
      <w:tr w:rsidR="00174877" w:rsidRPr="0007590C" w14:paraId="5BD3C5F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F60A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C125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LTA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7FFC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B3D6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0157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7F941D56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EE28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6608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NG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1764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26E5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FA11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3077</w:t>
            </w:r>
          </w:p>
        </w:tc>
      </w:tr>
      <w:tr w:rsidR="00174877" w:rsidRPr="0007590C" w14:paraId="77F1ACE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6639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7F26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PMT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BED3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8BBB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70A4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264</w:t>
            </w:r>
          </w:p>
        </w:tc>
      </w:tr>
      <w:tr w:rsidR="00174877" w:rsidRPr="0007590C" w14:paraId="14DD69F7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3818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CB68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SH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3A33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8B7E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4646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41E0B52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6DD5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5CCF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5C7D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0A3A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4078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60A3CFE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317F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C889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MSP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226A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2E93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963B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868</w:t>
            </w:r>
          </w:p>
        </w:tc>
      </w:tr>
      <w:tr w:rsidR="00174877" w:rsidRPr="0007590C" w14:paraId="5BBCD35F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AC78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44E6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CBP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04AD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2EA6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726E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1758</w:t>
            </w:r>
          </w:p>
        </w:tc>
      </w:tr>
      <w:tr w:rsidR="00174877" w:rsidRPr="0007590C" w14:paraId="222C6C6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5C0B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F518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847B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3375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F60A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2857</w:t>
            </w:r>
          </w:p>
        </w:tc>
      </w:tr>
      <w:tr w:rsidR="00174877" w:rsidRPr="0007590C" w14:paraId="15FE62C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7243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58E2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PFA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A3F4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AAF4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430B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9451</w:t>
            </w:r>
          </w:p>
        </w:tc>
      </w:tr>
      <w:tr w:rsidR="00174877" w:rsidRPr="0007590C" w14:paraId="31971B3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FDFD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BA88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SIP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E1AD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7857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8E3C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462</w:t>
            </w:r>
          </w:p>
        </w:tc>
      </w:tr>
      <w:tr w:rsidR="00174877" w:rsidRPr="0007590C" w14:paraId="3233863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AEEB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5642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DI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045C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17E5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8BF6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6B3D7C6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FF35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7663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BI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A01F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9FF0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88B8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23ACE036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B5F4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20B9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47F6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90F9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857C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462</w:t>
            </w:r>
          </w:p>
        </w:tc>
      </w:tr>
      <w:tr w:rsidR="00174877" w:rsidRPr="0007590C" w14:paraId="6CB5161F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24CD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98F3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73D8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FCE5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AB95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066</w:t>
            </w:r>
          </w:p>
        </w:tc>
      </w:tr>
      <w:tr w:rsidR="00174877" w:rsidRPr="0007590C" w14:paraId="0949580E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E831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815D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PC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AEF7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2572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6CE6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374</w:t>
            </w:r>
          </w:p>
        </w:tc>
      </w:tr>
      <w:tr w:rsidR="00174877" w:rsidRPr="0007590C" w14:paraId="4217AAC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3D69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D5AD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BM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1E19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8134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8783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50C9B9A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F1F8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987A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LT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7384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64D8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A646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868</w:t>
            </w:r>
          </w:p>
        </w:tc>
      </w:tr>
      <w:tr w:rsidR="00174877" w:rsidRPr="0007590C" w14:paraId="5A6BAE7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3078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51FD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R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415E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86C9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A055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6154</w:t>
            </w:r>
          </w:p>
        </w:tc>
      </w:tr>
      <w:tr w:rsidR="00174877" w:rsidRPr="0007590C" w14:paraId="72B11E5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0558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D2D0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SMS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42BA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B403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A7D2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978</w:t>
            </w:r>
          </w:p>
        </w:tc>
      </w:tr>
      <w:tr w:rsidR="00174877" w:rsidRPr="0007590C" w14:paraId="77B8CD2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58DC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DD31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TP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8804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E437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F08F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868</w:t>
            </w:r>
          </w:p>
        </w:tc>
      </w:tr>
      <w:tr w:rsidR="00174877" w:rsidRPr="0007590C" w14:paraId="114E92E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3BCB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CA1D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LA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A50C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9FD0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C860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0879</w:t>
            </w:r>
          </w:p>
        </w:tc>
      </w:tr>
      <w:tr w:rsidR="00174877" w:rsidRPr="0007590C" w14:paraId="7D06CF8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5C7F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401E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8D75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A5D9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5C8D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67</w:t>
            </w:r>
          </w:p>
        </w:tc>
      </w:tr>
      <w:tr w:rsidR="00174877" w:rsidRPr="0007590C" w14:paraId="2C707FE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4255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9568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GKA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9E77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1997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9773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2412FB9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6CC5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10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99A7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TJ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6B87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092A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6616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374</w:t>
            </w:r>
          </w:p>
        </w:tc>
      </w:tr>
      <w:tr w:rsidR="00174877" w:rsidRPr="0007590C" w14:paraId="781166C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9B30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60D1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VR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0839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4409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DF44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2C6E970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13E2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A583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IM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77EC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7DD6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69AD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3077</w:t>
            </w:r>
          </w:p>
        </w:tc>
      </w:tr>
      <w:tr w:rsidR="00174877" w:rsidRPr="0007590C" w14:paraId="0ABDAA4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3A8A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8E2D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EO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3D88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5AAC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4521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7E13379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B082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4217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KI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4007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3685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7B76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7473</w:t>
            </w:r>
          </w:p>
        </w:tc>
      </w:tr>
      <w:tr w:rsidR="00174877" w:rsidRPr="0007590C" w14:paraId="41C94DF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97C8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BB9B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147F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2094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A8DA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2ADDD4F9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0877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8F94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OD 2020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002F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EA65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FD43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260C59B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0106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1FEE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ALI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BF82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C822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B028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264</w:t>
            </w:r>
          </w:p>
        </w:tc>
      </w:tr>
      <w:tr w:rsidR="00174877" w:rsidRPr="0007590C" w14:paraId="34352DA7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9D01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1C93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S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042C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EAE4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189E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462</w:t>
            </w:r>
          </w:p>
        </w:tc>
      </w:tr>
      <w:tr w:rsidR="00174877" w:rsidRPr="0007590C" w14:paraId="18ADC7C6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5305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D51A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RT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3374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CB26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4ECD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2E55688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5B31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49A7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SI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61BD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7272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5DC6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3956</w:t>
            </w:r>
          </w:p>
        </w:tc>
      </w:tr>
      <w:tr w:rsidR="00174877" w:rsidRPr="0007590C" w14:paraId="548C885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71E4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0E4C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DI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58A7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E182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2567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50690F3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6914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F077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KA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E111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23CF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92CD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1758</w:t>
            </w:r>
          </w:p>
        </w:tc>
      </w:tr>
      <w:tr w:rsidR="00174877" w:rsidRPr="0007590C" w14:paraId="1CA4F7B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8864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4CDA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PIN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15FE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9B0A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BFC2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5275</w:t>
            </w:r>
          </w:p>
        </w:tc>
      </w:tr>
      <w:tr w:rsidR="00174877" w:rsidRPr="0007590C" w14:paraId="12A5F5C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05DB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7B90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LTA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1238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C7C1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1188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3847AEDF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21F1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EB83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NG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E55D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12CD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141D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7473</w:t>
            </w:r>
          </w:p>
        </w:tc>
      </w:tr>
      <w:tr w:rsidR="00174877" w:rsidRPr="0007590C" w14:paraId="29A2BD8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C6BB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D28F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PMT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A661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CA8E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8604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  <w:tr w:rsidR="00174877" w:rsidRPr="0007590C" w14:paraId="4DAC92C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E3BF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01F1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SH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6A34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3C64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A243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4176</w:t>
            </w:r>
          </w:p>
        </w:tc>
      </w:tr>
      <w:tr w:rsidR="00174877" w:rsidRPr="0007590C" w14:paraId="232346B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7775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A346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9073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5D05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6AF6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066</w:t>
            </w:r>
          </w:p>
        </w:tc>
      </w:tr>
      <w:tr w:rsidR="00174877" w:rsidRPr="0007590C" w14:paraId="662F396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C23D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878C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MSP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F2E0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6CA4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A843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2D68392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8FA5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85C4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CBP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901F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DF37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3058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3956</w:t>
            </w:r>
          </w:p>
        </w:tc>
      </w:tr>
      <w:tr w:rsidR="00174877" w:rsidRPr="0007590C" w14:paraId="333806E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4711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371D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35A4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B952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61C4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1758</w:t>
            </w:r>
          </w:p>
        </w:tc>
      </w:tr>
      <w:tr w:rsidR="00174877" w:rsidRPr="0007590C" w14:paraId="332AB95E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E3C8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450F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PFA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2283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D605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65A8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6154</w:t>
            </w:r>
          </w:p>
        </w:tc>
      </w:tr>
      <w:tr w:rsidR="00174877" w:rsidRPr="0007590C" w14:paraId="458B28BC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60EF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8B59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SIP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BC4A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480E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2F5C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264</w:t>
            </w:r>
          </w:p>
        </w:tc>
      </w:tr>
      <w:tr w:rsidR="00174877" w:rsidRPr="0007590C" w14:paraId="71923FA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6878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AB1C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DI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296F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6C87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465C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7473</w:t>
            </w:r>
          </w:p>
        </w:tc>
      </w:tr>
      <w:tr w:rsidR="00174877" w:rsidRPr="0007590C" w14:paraId="4A078ACE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04C1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3321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BI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6921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FA3D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C87E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01228D8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4D66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217E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B63F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5CD6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67CE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066</w:t>
            </w:r>
          </w:p>
        </w:tc>
      </w:tr>
      <w:tr w:rsidR="00174877" w:rsidRPr="0007590C" w14:paraId="195EA94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B2A6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6DFD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68E2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7D87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726F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24CF24B8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FB5B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B39E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PC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8EF2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C0A7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9E91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066</w:t>
            </w:r>
          </w:p>
        </w:tc>
      </w:tr>
      <w:tr w:rsidR="00174877" w:rsidRPr="0007590C" w14:paraId="4EE5905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05DC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A078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BM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F083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B788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BBCC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6916D37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FD54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656B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LT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A8F3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502C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959C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0659</w:t>
            </w:r>
          </w:p>
        </w:tc>
      </w:tr>
      <w:tr w:rsidR="00174877" w:rsidRPr="0007590C" w14:paraId="1C99F5B9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B078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D49B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R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2ED9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1A57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526B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5D09957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46E2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1E37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SMS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0599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AF93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84FC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066</w:t>
            </w:r>
          </w:p>
        </w:tc>
      </w:tr>
      <w:tr w:rsidR="00174877" w:rsidRPr="0007590C" w14:paraId="7577228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76F4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43B4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TP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3CA4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395F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D7AA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5275</w:t>
            </w:r>
          </w:p>
        </w:tc>
      </w:tr>
      <w:tr w:rsidR="00174877" w:rsidRPr="0007590C" w14:paraId="74B3DD9C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5327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D145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LA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0ECE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CF0F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63E6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3D630AF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9A9B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1086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B59D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2567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BC00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6DE30AE0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761B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CA31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GKA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97BA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8940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471E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1EB133AC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530A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86B7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TJ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02E5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EA59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3272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059CE05F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80BA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4BC8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VR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2126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83D6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85F4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4D2C482E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8566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14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8A37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IM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3B61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E64F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4C0F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19872B3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9F53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1E78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EO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CBD2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14C1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1272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066</w:t>
            </w:r>
          </w:p>
        </w:tc>
      </w:tr>
      <w:tr w:rsidR="00174877" w:rsidRPr="0007590C" w14:paraId="16059F07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13A7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BBEA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KI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D7F6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D8CE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4394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066</w:t>
            </w:r>
          </w:p>
        </w:tc>
      </w:tr>
      <w:tr w:rsidR="00174877" w:rsidRPr="0007590C" w14:paraId="1F593A1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2814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70B7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F996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C5DE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B593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1BE0243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5576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79B6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OD 2021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0CD9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B6BA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CB03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  <w:tr w:rsidR="00174877" w:rsidRPr="0007590C" w14:paraId="223B04A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91DD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B1AE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ALI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4AAB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567A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5A8D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5062050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ECF5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41CF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S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6D3B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5EE7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A789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956</w:t>
            </w:r>
          </w:p>
        </w:tc>
      </w:tr>
      <w:tr w:rsidR="00174877" w:rsidRPr="0007590C" w14:paraId="4F1BEF2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7261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D570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RT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0D8D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AE75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A333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462</w:t>
            </w:r>
          </w:p>
        </w:tc>
      </w:tr>
      <w:tr w:rsidR="00174877" w:rsidRPr="0007590C" w14:paraId="1BDB2089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2255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EB48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SI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13F2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0319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ACB0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2857</w:t>
            </w:r>
          </w:p>
        </w:tc>
      </w:tr>
      <w:tr w:rsidR="00174877" w:rsidRPr="0007590C" w14:paraId="5E1F66D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BF79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560A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DI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A8F0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D288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9877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6154</w:t>
            </w:r>
          </w:p>
        </w:tc>
      </w:tr>
      <w:tr w:rsidR="00174877" w:rsidRPr="0007590C" w14:paraId="79D97246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9ABF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7C6E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KA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5619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E563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F67A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7253</w:t>
            </w:r>
          </w:p>
        </w:tc>
      </w:tr>
      <w:tr w:rsidR="00174877" w:rsidRPr="0007590C" w14:paraId="0AB6E79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1CF2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0DD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PIN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2C2D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8DF7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17E4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67</w:t>
            </w:r>
          </w:p>
        </w:tc>
      </w:tr>
      <w:tr w:rsidR="00174877" w:rsidRPr="0007590C" w14:paraId="7F1A74E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ED48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D49D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LTA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6996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86F5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3615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61F198F8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3155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65B3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NG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6E23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1348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8924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571</w:t>
            </w:r>
          </w:p>
        </w:tc>
      </w:tr>
      <w:tr w:rsidR="00174877" w:rsidRPr="0007590C" w14:paraId="69C65D6E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64BD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7761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PMT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9BF5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E8A4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AC00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264</w:t>
            </w:r>
          </w:p>
        </w:tc>
      </w:tr>
      <w:tr w:rsidR="00174877" w:rsidRPr="0007590C" w14:paraId="2F3FA13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B335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D0CB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SH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D6AE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9D52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3722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374</w:t>
            </w:r>
          </w:p>
        </w:tc>
      </w:tr>
      <w:tr w:rsidR="00174877" w:rsidRPr="0007590C" w14:paraId="0AE6F71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9247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8760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5602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6C86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30A8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  <w:tr w:rsidR="00174877" w:rsidRPr="0007590C" w14:paraId="4CF6D8D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118D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3163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MSP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856E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BDA9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D2BD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1FBD326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9FA9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E383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CBP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F378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2DE1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EBED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462</w:t>
            </w:r>
          </w:p>
        </w:tc>
      </w:tr>
      <w:tr w:rsidR="00174877" w:rsidRPr="0007590C" w14:paraId="70F5C52E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4490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26BA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9DFC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9DE6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5255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2857</w:t>
            </w:r>
          </w:p>
        </w:tc>
      </w:tr>
      <w:tr w:rsidR="00174877" w:rsidRPr="0007590C" w14:paraId="5BB63B0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A625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C259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PFA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AADE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D680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CD14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462</w:t>
            </w:r>
          </w:p>
        </w:tc>
      </w:tr>
      <w:tr w:rsidR="00174877" w:rsidRPr="0007590C" w14:paraId="0AA289E9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292D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9320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SIP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024C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0E7F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F2B7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462</w:t>
            </w:r>
          </w:p>
        </w:tc>
      </w:tr>
      <w:tr w:rsidR="00174877" w:rsidRPr="0007590C" w14:paraId="62BF768A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16CD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A1D2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DI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C090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21D9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511F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2EB94F1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37A5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9AFF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BI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FF4A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8F89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6925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264</w:t>
            </w:r>
          </w:p>
        </w:tc>
      </w:tr>
      <w:tr w:rsidR="00174877" w:rsidRPr="0007590C" w14:paraId="27A6E1A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B779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71CE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D270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F389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A0AA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967</w:t>
            </w:r>
          </w:p>
        </w:tc>
      </w:tr>
      <w:tr w:rsidR="00174877" w:rsidRPr="0007590C" w14:paraId="10D8D80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B080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FB7E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EFE1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5DAA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0D6B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0E59A93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395C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6A17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PC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DB48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2F4B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2ABE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  <w:tr w:rsidR="00174877" w:rsidRPr="0007590C" w14:paraId="6A57DAF7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C825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0E64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BM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FCF4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F660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9095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68B57BAB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834C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EC56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LT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9242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D4E3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EE14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462</w:t>
            </w:r>
          </w:p>
        </w:tc>
      </w:tr>
      <w:tr w:rsidR="00174877" w:rsidRPr="0007590C" w14:paraId="05AEE82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63A4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6392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R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BE0C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A973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90FC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066</w:t>
            </w:r>
          </w:p>
        </w:tc>
      </w:tr>
      <w:tr w:rsidR="00174877" w:rsidRPr="0007590C" w14:paraId="6263C13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C4BF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A7CD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SMS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3727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9E69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0EA2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4D859A88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76BB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C091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TP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4DD3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7737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5E9C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769</w:t>
            </w:r>
          </w:p>
        </w:tc>
      </w:tr>
      <w:tr w:rsidR="00174877" w:rsidRPr="0007590C" w14:paraId="71FD5C27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6323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0530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LA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DE31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F0337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B1E7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868</w:t>
            </w:r>
          </w:p>
        </w:tc>
      </w:tr>
      <w:tr w:rsidR="00174877" w:rsidRPr="0007590C" w14:paraId="49F568C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52D9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2E99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77F9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5F5B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FE94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2AF27A83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0F97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F81B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GKA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0B68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8345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C9D7C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264</w:t>
            </w:r>
          </w:p>
        </w:tc>
      </w:tr>
      <w:tr w:rsidR="00174877" w:rsidRPr="0007590C" w14:paraId="5FAE89D2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2AC9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4BF4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TJ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AE22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1F5EF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4CBE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264</w:t>
            </w:r>
          </w:p>
        </w:tc>
      </w:tr>
      <w:tr w:rsidR="00174877" w:rsidRPr="0007590C" w14:paraId="44229CB4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A2CA2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F198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VR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3C968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2617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0EA8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462</w:t>
            </w:r>
          </w:p>
        </w:tc>
      </w:tr>
      <w:tr w:rsidR="00174877" w:rsidRPr="0007590C" w14:paraId="3339C861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286C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A1F0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IM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5C83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F541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A4D0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3E010966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90BFA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D4E6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EO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4FA4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1D56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57E7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  <w:tr w:rsidR="00174877" w:rsidRPr="0007590C" w14:paraId="2FF5900E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25F0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18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55D2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KI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2619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6332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4FE1E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47634AB5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423AD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9A5B4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695A0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6ED8B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3E636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165</w:t>
            </w:r>
          </w:p>
        </w:tc>
      </w:tr>
      <w:tr w:rsidR="00174877" w:rsidRPr="0007590C" w14:paraId="76D4FDCD" w14:textId="77777777" w:rsidTr="00174877">
        <w:trPr>
          <w:trHeight w:val="315"/>
        </w:trPr>
        <w:tc>
          <w:tcPr>
            <w:tcW w:w="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5D839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4CDB5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OD 202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4922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72C71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0E243" w14:textId="77777777" w:rsidR="00174877" w:rsidRPr="0007590C" w:rsidRDefault="00174877" w:rsidP="0017487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363</w:t>
            </w:r>
          </w:p>
        </w:tc>
      </w:tr>
    </w:tbl>
    <w:p w14:paraId="64199D07" w14:textId="77777777" w:rsidR="00140330" w:rsidRPr="0007590C" w:rsidRDefault="00140330" w:rsidP="00B64F12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07590C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Global Reporting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Invitiative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G4</w:t>
      </w:r>
    </w:p>
    <w:tbl>
      <w:tblPr>
        <w:tblW w:w="7825" w:type="dxa"/>
        <w:jc w:val="center"/>
        <w:tblLook w:val="04A0" w:firstRow="1" w:lastRow="0" w:firstColumn="1" w:lastColumn="0" w:noHBand="0" w:noVBand="1"/>
      </w:tblPr>
      <w:tblGrid>
        <w:gridCol w:w="2605"/>
        <w:gridCol w:w="1295"/>
        <w:gridCol w:w="3925"/>
      </w:tblGrid>
      <w:tr w:rsidR="00140330" w:rsidRPr="0007590C" w14:paraId="55C60F43" w14:textId="77777777" w:rsidTr="00BC2AD2">
        <w:trPr>
          <w:trHeight w:val="450"/>
          <w:jc w:val="center"/>
        </w:trPr>
        <w:tc>
          <w:tcPr>
            <w:tcW w:w="26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AA039D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129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59715B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392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5E894C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Indikator</w:t>
            </w:r>
            <w:proofErr w:type="spellEnd"/>
          </w:p>
        </w:tc>
      </w:tr>
      <w:tr w:rsidR="00140330" w:rsidRPr="0007590C" w14:paraId="0F486FB0" w14:textId="77777777" w:rsidTr="00BC2AD2">
        <w:trPr>
          <w:trHeight w:val="450"/>
          <w:jc w:val="center"/>
        </w:trPr>
        <w:tc>
          <w:tcPr>
            <w:tcW w:w="26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A44515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29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F11B7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392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B7B28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140330" w:rsidRPr="0007590C" w14:paraId="0EC20FE4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68F15E7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ATEGORI: EKONOMI</w:t>
            </w:r>
          </w:p>
        </w:tc>
      </w:tr>
      <w:tr w:rsidR="00140330" w:rsidRPr="0007590C" w14:paraId="7EABD62C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45E85FB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: Kinerja Ekonomi</w:t>
            </w:r>
          </w:p>
        </w:tc>
      </w:tr>
      <w:tr w:rsidR="00140330" w:rsidRPr="0007590C" w14:paraId="7D211A24" w14:textId="77777777" w:rsidTr="00BC2AD2">
        <w:trPr>
          <w:trHeight w:val="189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44642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C1E92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C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19781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ilai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onom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hasil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distribus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su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mas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dap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perator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mpens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pa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ryaw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n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vest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yara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b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a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rt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aya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</w:t>
            </w:r>
            <w:r w:rsidR="00BC2AD2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</w:t>
            </w: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ed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od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erintah</w:t>
            </w:r>
            <w:proofErr w:type="spellEnd"/>
            <w:r w:rsidR="00BC2AD2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542C26D9" w14:textId="77777777" w:rsidTr="00BC2AD2">
        <w:trPr>
          <w:trHeight w:val="12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F4C6B8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78738F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C2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F6126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mpli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ua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bag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siko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u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gal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tivi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sah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hadap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ba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kli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077C8986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DB263A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565F4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C3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92095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ftar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ukup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wajib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sah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encan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benefit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d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tap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256FD421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B4A163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A0264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C4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E997C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nt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ua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nansi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erole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erintah</w:t>
            </w:r>
            <w:proofErr w:type="spellEnd"/>
            <w:r w:rsidR="00BC2AD2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343693C7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4E29C9FB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berad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di Pasar</w:t>
            </w:r>
          </w:p>
        </w:tc>
      </w:tr>
      <w:tr w:rsidR="00140330" w:rsidRPr="0007590C" w14:paraId="75A0A991" w14:textId="77777777" w:rsidTr="00BC2AD2">
        <w:trPr>
          <w:trHeight w:val="12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CFFADB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D77AE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C5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93A80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arameter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andar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p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ryaw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jenj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w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banding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p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ryaw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inimum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lak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ad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er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tent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7E835E8A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9607E8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BA0CC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C6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89CCD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bandi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aje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enior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ekerj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yara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k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i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er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="00BC2AD2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69BD58AC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10CED49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Ekonomi Tidak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Langsung</w:t>
            </w:r>
            <w:proofErr w:type="spellEnd"/>
          </w:p>
        </w:tc>
      </w:tr>
      <w:tr w:rsidR="00140330" w:rsidRPr="0007590C" w14:paraId="5FAE2814" w14:textId="77777777" w:rsidTr="00BC2AD2">
        <w:trPr>
          <w:trHeight w:val="15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FFBFD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6E55AC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C7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D9696B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emba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vest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frastrukt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yan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sedi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utam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penti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bli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alu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daga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s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yan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56FA93E4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446AFF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8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C9896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C8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A953A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ham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jela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onom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d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su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mas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ua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6F0E2EA6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66087F7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akti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ngadaan</w:t>
            </w:r>
            <w:proofErr w:type="spellEnd"/>
          </w:p>
        </w:tc>
      </w:tr>
      <w:tr w:rsidR="00140330" w:rsidRPr="0007590C" w14:paraId="332E9F81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208846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18A38C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C9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46FB9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bandi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eli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k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i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erasion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7928D25E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1EA9F50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ATEGORI: LINGKUNGAN</w:t>
            </w:r>
          </w:p>
        </w:tc>
      </w:tr>
      <w:tr w:rsidR="00140330" w:rsidRPr="0007590C" w14:paraId="6CCD5D1C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2E1B6A6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: Bahan</w:t>
            </w:r>
          </w:p>
        </w:tc>
      </w:tr>
      <w:tr w:rsidR="00140330" w:rsidRPr="0007590C" w14:paraId="6ACA1D28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79F2C3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62D26B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2F39D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aterial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klasifikas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proofErr w:type="gram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ku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.</w:t>
            </w:r>
            <w:proofErr w:type="gramEnd"/>
          </w:p>
        </w:tc>
      </w:tr>
      <w:tr w:rsidR="00140330" w:rsidRPr="0007590C" w14:paraId="330C7838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CD68B6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36FE9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2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D18C9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teri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  <w:proofErr w:type="spellEnd"/>
            <w:r w:rsidR="00BC2AD2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68595227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006CC8A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nergi</w:t>
            </w:r>
            <w:proofErr w:type="spellEnd"/>
          </w:p>
        </w:tc>
      </w:tr>
      <w:tr w:rsidR="00140330" w:rsidRPr="0007590C" w14:paraId="6A22BDB8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B18C91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6A794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3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BB9A7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kai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er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as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be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tam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ua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rganisasi</w:t>
            </w:r>
            <w:proofErr w:type="spellEnd"/>
          </w:p>
        </w:tc>
      </w:tr>
      <w:tr w:rsidR="00140330" w:rsidRPr="0007590C" w14:paraId="05B31749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D535E7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81B4A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4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FBA34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kai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er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as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be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er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tam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i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su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upu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d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su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</w:p>
        </w:tc>
      </w:tr>
      <w:tr w:rsidR="00140330" w:rsidRPr="0007590C" w14:paraId="4B914210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910C1C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8A57A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5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5268F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hem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er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alu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serv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ingk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fisiensi</w:t>
            </w:r>
            <w:proofErr w:type="spellEnd"/>
            <w:r w:rsidR="00BC2AD2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34BCFEDE" w14:textId="77777777" w:rsidTr="00BC2AD2">
        <w:trPr>
          <w:trHeight w:val="15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A04F75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1507B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6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D57A2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isiatif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yedi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s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gun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er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fisi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a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be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bar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rt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ra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guna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er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bag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isiatif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343101BB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8A616A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C8066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7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A9C68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isiatif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ra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kai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er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d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su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ra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hasi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aku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6DDC1190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571C259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: Air</w:t>
            </w:r>
          </w:p>
        </w:tc>
      </w:tr>
      <w:tr w:rsidR="00140330" w:rsidRPr="0007590C" w14:paraId="7046DE5E" w14:textId="77777777" w:rsidTr="00BC2AD2">
        <w:trPr>
          <w:trHeight w:val="31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9AA21F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4A4CCF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8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71A15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kai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ir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bernya</w:t>
            </w:r>
            <w:proofErr w:type="spellEnd"/>
            <w:r w:rsidR="00BC2AD2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638044F9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CDA798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A35E5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9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670D9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kai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ir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be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uku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be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t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ir.</w:t>
            </w:r>
          </w:p>
        </w:tc>
      </w:tr>
      <w:tr w:rsidR="00140330" w:rsidRPr="0007590C" w14:paraId="5A23CB8C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E2E15E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ECB5FA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10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0E281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ir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da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mbali</w:t>
            </w:r>
            <w:proofErr w:type="spellEnd"/>
            <w:r w:rsidR="00BC2AD2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25391C50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2A449C9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anekaragam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Hayati</w:t>
            </w:r>
          </w:p>
        </w:tc>
      </w:tr>
      <w:tr w:rsidR="00140330" w:rsidRPr="0007590C" w14:paraId="59833F96" w14:textId="77777777" w:rsidTr="00BC2AD2">
        <w:trPr>
          <w:trHeight w:val="159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FFE469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20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EA3E3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1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666205B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okasi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u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milik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proofErr w:type="gram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sew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,</w:t>
            </w:r>
            <w:proofErr w:type="gram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i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ol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a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ek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rea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indun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are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l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anek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gam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yat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ng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ua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rea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indun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2E69C7A7" w14:textId="77777777" w:rsidTr="00BC2AD2">
        <w:trPr>
          <w:trHeight w:val="189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2B371C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EDE9F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12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3481F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skrip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imbul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leh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tivi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s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ad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anekaragam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yat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wilay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indun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rt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re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l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anekaragam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yat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ua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wilayah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indun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50DFEB9C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1D27FD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93D1FB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13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EB3F1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Habitat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indun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a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kembal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mbali</w:t>
            </w:r>
            <w:proofErr w:type="spellEnd"/>
            <w:r w:rsidR="00BC2AD2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322D6DF7" w14:textId="77777777" w:rsidTr="00BC2AD2">
        <w:trPr>
          <w:trHeight w:val="12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5E979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E94B9F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14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070A9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esie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mas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serv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sion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habitat di wilayah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en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er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iko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puna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2099E59C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13E057E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misi</w:t>
            </w:r>
            <w:proofErr w:type="spellEnd"/>
          </w:p>
        </w:tc>
      </w:tr>
      <w:tr w:rsidR="00140330" w:rsidRPr="0007590C" w14:paraId="19180D70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0A423A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9B798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15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91C3F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mi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as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m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c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su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d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su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uk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66BB3BAB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C83D55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E5AFD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16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4C9762EF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mi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as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m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c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d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su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lev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uk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16B2CF36" w14:textId="77777777" w:rsidTr="00BC2AD2">
        <w:trPr>
          <w:trHeight w:val="31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ED0EF3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63557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17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D2CA9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mi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as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m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c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innya</w:t>
            </w:r>
            <w:proofErr w:type="spellEnd"/>
            <w:r w:rsidR="006339DC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154EAB9A" w14:textId="77777777" w:rsidTr="00BC2AD2">
        <w:trPr>
          <w:trHeight w:val="31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C4019D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7ECA5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18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24369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nsi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mi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as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m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ca</w:t>
            </w:r>
            <w:proofErr w:type="spellEnd"/>
            <w:r w:rsidR="006339DC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489A7CF7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19F2B7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80F9B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19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F809B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O, SO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mi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d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lain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klasifikas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eni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70362FBA" w14:textId="77777777" w:rsidTr="00BC2AD2">
        <w:trPr>
          <w:trHeight w:val="31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B8D962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7873A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20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F9621F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mi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s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zon</w:t>
            </w:r>
            <w:proofErr w:type="spellEnd"/>
          </w:p>
        </w:tc>
      </w:tr>
      <w:tr w:rsidR="00140330" w:rsidRPr="0007590C" w14:paraId="64290E74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D1E522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503F3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2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95F01C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>X</w:t>
            </w: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 SO</w:t>
            </w: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>X</w:t>
            </w: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="006339DC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n </w:t>
            </w:r>
            <w:proofErr w:type="spellStart"/>
            <w:r w:rsidR="006339DC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misi</w:t>
            </w:r>
            <w:proofErr w:type="spellEnd"/>
            <w:r w:rsidR="006339DC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6339DC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dara</w:t>
            </w:r>
            <w:proofErr w:type="spellEnd"/>
            <w:r w:rsidR="006339DC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6339DC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="006339DC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6339DC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innya</w:t>
            </w:r>
            <w:proofErr w:type="spellEnd"/>
          </w:p>
        </w:tc>
      </w:tr>
      <w:tr w:rsidR="00140330" w:rsidRPr="0007590C" w14:paraId="598464B4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161C5F6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flu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Limbah</w:t>
            </w:r>
            <w:proofErr w:type="spellEnd"/>
          </w:p>
        </w:tc>
      </w:tr>
      <w:tr w:rsidR="00140330" w:rsidRPr="0007590C" w14:paraId="34E2F6A1" w14:textId="77777777" w:rsidTr="006339DC">
        <w:trPr>
          <w:trHeight w:val="71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18446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0401C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22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C5D0AA" w14:textId="77777777" w:rsidR="00140330" w:rsidRPr="0007590C" w:rsidRDefault="006339DC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otal air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bu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uali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juan</w:t>
            </w:r>
            <w:proofErr w:type="spellEnd"/>
          </w:p>
        </w:tc>
      </w:tr>
      <w:tr w:rsidR="00140330" w:rsidRPr="0007590C" w14:paraId="45A4C48A" w14:textId="77777777" w:rsidTr="006339DC">
        <w:trPr>
          <w:trHeight w:val="629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1C557C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08251B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23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8432FD" w14:textId="77777777" w:rsidR="00140330" w:rsidRPr="0007590C" w:rsidRDefault="006339DC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obo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mb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eni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tod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ngan</w:t>
            </w:r>
            <w:proofErr w:type="spellEnd"/>
          </w:p>
        </w:tc>
      </w:tr>
      <w:tr w:rsidR="00140330" w:rsidRPr="0007590C" w14:paraId="3213F3A7" w14:textId="77777777" w:rsidTr="006339DC">
        <w:trPr>
          <w:trHeight w:val="62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14B78D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D278C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24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6F90D4" w14:textId="77777777" w:rsidR="00140330" w:rsidRPr="0007590C" w:rsidRDefault="006339DC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volume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mpa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</w:p>
        </w:tc>
      </w:tr>
      <w:tr w:rsidR="00140330" w:rsidRPr="0007590C" w14:paraId="04169463" w14:textId="77777777" w:rsidTr="006339DC">
        <w:trPr>
          <w:trHeight w:val="197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771107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4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D51EB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25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0774BF" w14:textId="77777777" w:rsidR="00140330" w:rsidRPr="0007590C" w:rsidRDefault="006339DC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obo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mb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ngga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baha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uru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tent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ven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basel2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mpi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, II, III, dan VIII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ngku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impo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ekspo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a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o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mb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ngku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irim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rnasional</w:t>
            </w:r>
            <w:proofErr w:type="spellEnd"/>
          </w:p>
        </w:tc>
      </w:tr>
      <w:tr w:rsidR="00140330" w:rsidRPr="0007590C" w14:paraId="362C9B61" w14:textId="77777777" w:rsidTr="00BC2AD2">
        <w:trPr>
          <w:trHeight w:val="220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475B0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7B025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26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14A5E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denti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ku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status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indun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l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anek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gam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yat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ndu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ir dan habitat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sekitar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en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ib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en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oco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oro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ir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aku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sah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.</w:t>
            </w:r>
            <w:proofErr w:type="gramEnd"/>
          </w:p>
        </w:tc>
      </w:tr>
      <w:tr w:rsidR="00140330" w:rsidRPr="0007590C" w14:paraId="20A540E4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6851AEA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dan Jasa</w:t>
            </w:r>
          </w:p>
        </w:tc>
      </w:tr>
      <w:tr w:rsidR="00140330" w:rsidRPr="0007590C" w14:paraId="0B023B92" w14:textId="77777777" w:rsidTr="00BC2AD2">
        <w:trPr>
          <w:trHeight w:val="12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B71B9A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AAECAA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27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460A3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isaitif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uran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r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ad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ngku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kibat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leh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s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perlu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isiatif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68E7F062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B3F8DF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5F82F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28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31070A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ju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te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ma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kembal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tago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389CC93C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24FDD33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patuhan</w:t>
            </w:r>
            <w:proofErr w:type="spellEnd"/>
          </w:p>
        </w:tc>
      </w:tr>
      <w:tr w:rsidR="00140330" w:rsidRPr="0007590C" w14:paraId="75A7866E" w14:textId="77777777" w:rsidTr="006339DC">
        <w:trPr>
          <w:trHeight w:val="11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E0DDFB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B0E88F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29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D691E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ilai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nete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nksi-sank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ib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ngga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hada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atu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uku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ngku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du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5D8AA04C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36DD296A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ransportasi</w:t>
            </w:r>
            <w:proofErr w:type="spellEnd"/>
          </w:p>
        </w:tc>
      </w:tr>
      <w:tr w:rsidR="00140330" w:rsidRPr="0007590C" w14:paraId="18411032" w14:textId="77777777" w:rsidTr="00BC2AD2">
        <w:trPr>
          <w:trHeight w:val="15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3466D1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59264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30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1E877F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hada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ngku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kibat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nsport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lain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te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sah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erasi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iri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ar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759277A4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131707C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: Lain-lain</w:t>
            </w:r>
          </w:p>
        </w:tc>
      </w:tr>
      <w:tr w:rsidR="00140330" w:rsidRPr="0007590C" w14:paraId="4F5CC20D" w14:textId="77777777" w:rsidTr="00BC2AD2">
        <w:trPr>
          <w:trHeight w:val="6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04D5AD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86148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3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7DCD7DB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lindu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ngku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vest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eni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gi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2BFE06CB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348D4E3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es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Lingkungan</w:t>
            </w:r>
            <w:proofErr w:type="spellEnd"/>
          </w:p>
        </w:tc>
      </w:tr>
      <w:tr w:rsidR="00140330" w:rsidRPr="0007590C" w14:paraId="2296B0DA" w14:textId="77777777" w:rsidTr="006339DC">
        <w:trPr>
          <w:trHeight w:val="638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5774C9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28111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32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24A9E6" w14:textId="77777777" w:rsidR="00140330" w:rsidRPr="0007590C" w:rsidRDefault="006339DC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api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gun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riter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ngkungan</w:t>
            </w:r>
            <w:proofErr w:type="spellEnd"/>
          </w:p>
        </w:tc>
      </w:tr>
      <w:tr w:rsidR="00140330" w:rsidRPr="0007590C" w14:paraId="0D639901" w14:textId="77777777" w:rsidTr="006339DC">
        <w:trPr>
          <w:trHeight w:val="899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0B5BF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42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D2B74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33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CD8491" w14:textId="77777777" w:rsidR="00140330" w:rsidRPr="0007590C" w:rsidRDefault="006339DC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ngku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gatif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tu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tensi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nt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so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nd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mbil</w:t>
            </w:r>
            <w:proofErr w:type="spellEnd"/>
          </w:p>
        </w:tc>
      </w:tr>
      <w:tr w:rsidR="00140330" w:rsidRPr="0007590C" w14:paraId="07C33077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40F1652C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ekanism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ngad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asa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Lingkungan</w:t>
            </w:r>
            <w:proofErr w:type="spellEnd"/>
          </w:p>
        </w:tc>
      </w:tr>
      <w:tr w:rsidR="00140330" w:rsidRPr="0007590C" w14:paraId="3BDFBF44" w14:textId="77777777" w:rsidTr="006339DC">
        <w:trPr>
          <w:trHeight w:val="1097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26F2C9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3CF3A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EN34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5BC6A0" w14:textId="77777777" w:rsidR="00140330" w:rsidRPr="0007590C" w:rsidRDefault="006339DC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ad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nt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ngku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ju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angan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selesa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alu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kanism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ad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mi</w:t>
            </w:r>
            <w:proofErr w:type="spellEnd"/>
          </w:p>
        </w:tc>
      </w:tr>
      <w:tr w:rsidR="00140330" w:rsidRPr="0007590C" w14:paraId="13194EBF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11B9771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ATEGORI: SOSIAL</w:t>
            </w:r>
          </w:p>
        </w:tc>
      </w:tr>
      <w:tr w:rsidR="00140330" w:rsidRPr="0007590C" w14:paraId="7CCDC110" w14:textId="77777777" w:rsidTr="006339DC">
        <w:trPr>
          <w:trHeight w:val="557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hideMark/>
          </w:tcPr>
          <w:p w14:paraId="4CEEB62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KATEGORI </w:t>
            </w:r>
            <w:proofErr w:type="gram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OSIAL :</w:t>
            </w:r>
            <w:proofErr w:type="gram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SUB KATEGORI PRAKTIK KETENAGAKERJAAN DAN KENYAMANAN BEKERJA</w:t>
            </w:r>
          </w:p>
        </w:tc>
      </w:tr>
      <w:tr w:rsidR="00140330" w:rsidRPr="0007590C" w14:paraId="1CADA3F5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7C74820A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pegawaian</w:t>
            </w:r>
            <w:proofErr w:type="spellEnd"/>
          </w:p>
        </w:tc>
      </w:tr>
      <w:tr w:rsidR="00140330" w:rsidRPr="0007590C" w14:paraId="1984C8DE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77BE4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CA8BB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5DFB7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rata-rata turnover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nag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omp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s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eni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ami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 dan area.</w:t>
            </w:r>
          </w:p>
        </w:tc>
      </w:tr>
      <w:tr w:rsidR="00140330" w:rsidRPr="0007590C" w14:paraId="1298C3F8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1AAED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B123F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2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BCF89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enefit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ber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pa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tap</w:t>
            </w:r>
            <w:proofErr w:type="spellEnd"/>
          </w:p>
        </w:tc>
      </w:tr>
      <w:tr w:rsidR="00140330" w:rsidRPr="0007590C" w14:paraId="098994F6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A2CD26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A4EC4B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3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09C9A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ryaw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h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dapat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ut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ahirkan</w:t>
            </w:r>
            <w:proofErr w:type="spellEnd"/>
          </w:p>
        </w:tc>
      </w:tr>
      <w:tr w:rsidR="00140330" w:rsidRPr="0007590C" w14:paraId="55DA117B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7E2468EC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Hubu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Industrial</w:t>
            </w:r>
          </w:p>
        </w:tc>
      </w:tr>
      <w:tr w:rsidR="00140330" w:rsidRPr="0007590C" w14:paraId="27C3CC4F" w14:textId="77777777" w:rsidTr="00BC2AD2">
        <w:trPr>
          <w:trHeight w:val="15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DD7D51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1D59E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4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0EC5B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atas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kt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inimum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eritah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en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ba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ij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erasion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mas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en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ak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sebu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cantu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janji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sama</w:t>
            </w:r>
            <w:proofErr w:type="spellEnd"/>
          </w:p>
        </w:tc>
      </w:tr>
      <w:tr w:rsidR="00140330" w:rsidRPr="0007590C" w14:paraId="124F5855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1D81A97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Kesehatan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selam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rja</w:t>
            </w:r>
            <w:proofErr w:type="spellEnd"/>
          </w:p>
        </w:tc>
      </w:tr>
      <w:tr w:rsidR="00140330" w:rsidRPr="0007590C" w14:paraId="3595588D" w14:textId="77777777" w:rsidTr="00BC2AD2">
        <w:trPr>
          <w:trHeight w:val="189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FC7266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BD6B6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5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CE18A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ukt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form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je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it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mit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elam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eh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bant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aw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be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a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rogram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elam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eh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058D55A5" w14:textId="77777777" w:rsidTr="006339DC">
        <w:trPr>
          <w:trHeight w:val="827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72D97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0C6AB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6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66BDD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ngkat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celak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l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ng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bsen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rea.</w:t>
            </w:r>
          </w:p>
        </w:tc>
      </w:tr>
      <w:tr w:rsidR="00140330" w:rsidRPr="0007590C" w14:paraId="350FE163" w14:textId="77777777" w:rsidTr="006339DC">
        <w:trPr>
          <w:trHeight w:val="1673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1B567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CFC2B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7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6D603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rogram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did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ti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imbi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cega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endali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iko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d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bant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uarg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rek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ngku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kita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nggulang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yak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riu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236DE7F5" w14:textId="77777777" w:rsidTr="006339DC">
        <w:trPr>
          <w:trHeight w:val="11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466589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51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B2190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8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77F13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l-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en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elam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eh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cantu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formal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tuli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bu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janji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ri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kerja</w:t>
            </w:r>
            <w:proofErr w:type="spellEnd"/>
          </w:p>
        </w:tc>
      </w:tr>
      <w:tr w:rsidR="00140330" w:rsidRPr="0007590C" w14:paraId="22BA9DCB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4A686A1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lati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dan Pendidikan</w:t>
            </w:r>
          </w:p>
        </w:tc>
      </w:tr>
      <w:tr w:rsidR="00140330" w:rsidRPr="0007590C" w14:paraId="79302B04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443961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5A26C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9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8DEFA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kt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rata-rat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ti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tia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,</w:t>
            </w:r>
            <w:proofErr w:type="gram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tia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tago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</w:p>
        </w:tc>
      </w:tr>
      <w:tr w:rsidR="00140330" w:rsidRPr="0007590C" w14:paraId="63BC0DAC" w14:textId="77777777" w:rsidTr="00BC2AD2">
        <w:trPr>
          <w:trHeight w:val="12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EF25C6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88F75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10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86B43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rogram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terampil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aje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did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ngk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nj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duku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cakap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ar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mbant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rek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u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kar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69FE82EC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657725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98A35B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1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BF968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ar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erim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ilai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form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kemba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rek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kal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41345F59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63F1757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beragam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setar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luang</w:t>
            </w:r>
            <w:proofErr w:type="spellEnd"/>
          </w:p>
        </w:tc>
      </w:tr>
      <w:tr w:rsidR="00140330" w:rsidRPr="0007590C" w14:paraId="6CF9A53A" w14:textId="77777777" w:rsidTr="00BC2AD2">
        <w:trPr>
          <w:trHeight w:val="12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3AC29C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48960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12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79AFEBE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mposi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badan tat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ol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jaba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tago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eni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ami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s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omp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ori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i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anekargam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in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227FBB49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404497C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setar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emuner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Perempuan dan Laki-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laki</w:t>
            </w:r>
            <w:proofErr w:type="spellEnd"/>
          </w:p>
        </w:tc>
      </w:tr>
      <w:tr w:rsidR="00140330" w:rsidRPr="0007590C" w14:paraId="4459D847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409B04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87A47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13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BD7C6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bandi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p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andar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nit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tago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15274612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45CAEE5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es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akti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tenagakerjaan</w:t>
            </w:r>
            <w:proofErr w:type="spellEnd"/>
          </w:p>
        </w:tc>
      </w:tr>
      <w:tr w:rsidR="00140330" w:rsidRPr="0007590C" w14:paraId="2E00FA0F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B7E3AD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A6341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14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296B2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api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gun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riter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akti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tenagakerj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0A8A4ADE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85D628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75AC0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15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5546CF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identifi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ilik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gatif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tu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tensi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</w:p>
        </w:tc>
      </w:tr>
      <w:tr w:rsidR="00140330" w:rsidRPr="0007590C" w14:paraId="65C76CE5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7666EE0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ekanism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ngad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asa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tenagakerjaan</w:t>
            </w:r>
            <w:proofErr w:type="spellEnd"/>
          </w:p>
        </w:tc>
      </w:tr>
      <w:tr w:rsidR="00140330" w:rsidRPr="0007590C" w14:paraId="1EC4E9BF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A976EB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43D42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LA16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2F0AF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ad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nt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akti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tenagakerj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ju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alu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kanism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mi</w:t>
            </w:r>
            <w:proofErr w:type="spellEnd"/>
          </w:p>
        </w:tc>
      </w:tr>
      <w:tr w:rsidR="00140330" w:rsidRPr="0007590C" w14:paraId="7BF99F93" w14:textId="77777777" w:rsidTr="006339DC">
        <w:trPr>
          <w:trHeight w:val="350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vAlign w:val="center"/>
            <w:hideMark/>
          </w:tcPr>
          <w:p w14:paraId="0347FE7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KATEGORI </w:t>
            </w:r>
            <w:proofErr w:type="gram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OSIAL :</w:t>
            </w:r>
            <w:proofErr w:type="gram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SUB KATEGORI HAK ASASI MANUSIA</w:t>
            </w:r>
          </w:p>
        </w:tc>
      </w:tr>
      <w:tr w:rsidR="00140330" w:rsidRPr="0007590C" w14:paraId="699C63C3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326BB8C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Investasi</w:t>
            </w:r>
            <w:proofErr w:type="spellEnd"/>
          </w:p>
        </w:tc>
      </w:tr>
      <w:tr w:rsidR="00140330" w:rsidRPr="0007590C" w14:paraId="681A6D0C" w14:textId="77777777" w:rsidTr="00BC2AD2">
        <w:trPr>
          <w:trHeight w:val="15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AC15E5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60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D0B4C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B508AC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janji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vest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caku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s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en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us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a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alu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valu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en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us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5A04C525" w14:textId="77777777" w:rsidTr="00BC2AD2">
        <w:trPr>
          <w:trHeight w:val="15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D658E6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1D4CD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2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19B36A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kt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ti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en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ij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sed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M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hubu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sed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mas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ati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5ACB9021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040BFBE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: Non-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iskriminasi</w:t>
            </w:r>
            <w:proofErr w:type="spellEnd"/>
          </w:p>
        </w:tc>
      </w:tr>
      <w:tr w:rsidR="00140330" w:rsidRPr="0007590C" w14:paraId="48316FA5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651934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84CA3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3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4E702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skrimin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k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yelesai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a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mbil</w:t>
            </w:r>
            <w:proofErr w:type="spellEnd"/>
          </w:p>
        </w:tc>
      </w:tr>
      <w:tr w:rsidR="00140330" w:rsidRPr="0007590C" w14:paraId="0983428C" w14:textId="77777777" w:rsidTr="00BC2AD2">
        <w:trPr>
          <w:trHeight w:val="37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vAlign w:val="center"/>
            <w:hideMark/>
          </w:tcPr>
          <w:p w14:paraId="2B94E0D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beba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Berseri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rjanji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Kerjasama</w:t>
            </w:r>
          </w:p>
        </w:tc>
      </w:tr>
      <w:tr w:rsidR="00140330" w:rsidRPr="0007590C" w14:paraId="5C11D68D" w14:textId="77777777" w:rsidTr="00BC2AD2">
        <w:trPr>
          <w:trHeight w:val="189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9CBA8C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AD3D7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4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1CB9D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sed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identifi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man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ati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eba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seri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ndingan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sam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jad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isiko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k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mbi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duku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eba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seri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sebu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228876E4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3360C59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Anak</w:t>
            </w:r>
          </w:p>
        </w:tc>
      </w:tr>
      <w:tr w:rsidR="00140330" w:rsidRPr="0007590C" w14:paraId="0964AE32" w14:textId="77777777" w:rsidTr="00BC2AD2">
        <w:trPr>
          <w:trHeight w:val="12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45BE2D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9DAAC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5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AD536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sed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identifi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ilik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iko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k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mbi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hapus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ak</w:t>
            </w:r>
            <w:proofErr w:type="spellEnd"/>
          </w:p>
        </w:tc>
      </w:tr>
      <w:tr w:rsidR="00140330" w:rsidRPr="0007590C" w14:paraId="7937F9BE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767B74A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aks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ta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Wajib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rja</w:t>
            </w:r>
            <w:proofErr w:type="spellEnd"/>
          </w:p>
        </w:tc>
      </w:tr>
      <w:tr w:rsidR="00140330" w:rsidRPr="0007590C" w14:paraId="66FA1B50" w14:textId="77777777" w:rsidTr="00BC2AD2">
        <w:trPr>
          <w:trHeight w:val="15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74F99D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98E52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6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9C29B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nd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mbi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leh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rganis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iod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po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maksud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kontribu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hapu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mu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ks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a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jib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rja</w:t>
            </w:r>
            <w:proofErr w:type="spellEnd"/>
          </w:p>
        </w:tc>
      </w:tr>
      <w:tr w:rsidR="00140330" w:rsidRPr="0007590C" w14:paraId="4B9FFA0D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23F6BC3B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akti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ngamanan</w:t>
            </w:r>
            <w:proofErr w:type="spellEnd"/>
          </w:p>
        </w:tc>
      </w:tr>
      <w:tr w:rsidR="00140330" w:rsidRPr="0007590C" w14:paraId="7B9511FA" w14:textId="77777777" w:rsidTr="00BC2AD2">
        <w:trPr>
          <w:trHeight w:val="12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489DA9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D54D8A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7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0C654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tug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aman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ati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su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ij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a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sed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sah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M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sed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3D1D5D84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20DF99D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: Hak Adat</w:t>
            </w:r>
          </w:p>
        </w:tc>
      </w:tr>
      <w:tr w:rsidR="00140330" w:rsidRPr="0007590C" w14:paraId="1B3C82A8" w14:textId="77777777" w:rsidTr="006339DC">
        <w:trPr>
          <w:trHeight w:val="8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996254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67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5DEE0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8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81879F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ngga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kai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yara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gk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mbi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23A75E83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7B6D1ABA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esmen</w:t>
            </w:r>
            <w:proofErr w:type="spellEnd"/>
          </w:p>
        </w:tc>
      </w:tr>
      <w:tr w:rsidR="00140330" w:rsidRPr="0007590C" w14:paraId="23B0105B" w14:textId="77777777" w:rsidTr="00BC2AD2">
        <w:trPr>
          <w:trHeight w:val="12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E194B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12209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9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7A30D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er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rup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by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aku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vi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a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es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us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egara.</w:t>
            </w:r>
          </w:p>
        </w:tc>
      </w:tr>
      <w:tr w:rsidR="00140330" w:rsidRPr="0007590C" w14:paraId="4FED2BA3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347036A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es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Hak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anusia</w:t>
            </w:r>
            <w:proofErr w:type="spellEnd"/>
          </w:p>
        </w:tc>
      </w:tr>
      <w:tr w:rsidR="00140330" w:rsidRPr="0007590C" w14:paraId="0D7C6EE0" w14:textId="77777777" w:rsidTr="006339DC">
        <w:trPr>
          <w:trHeight w:val="836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AFE1EE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7B5FD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10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19C3E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api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gun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riter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us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1A42C665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B63C92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3EABE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1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55379A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identifi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ilik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us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DA3F24"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gative</w:t>
            </w:r>
          </w:p>
        </w:tc>
      </w:tr>
      <w:tr w:rsidR="00140330" w:rsidRPr="0007590C" w14:paraId="3CF0F2E1" w14:textId="77777777" w:rsidTr="006339DC">
        <w:trPr>
          <w:trHeight w:val="530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vAlign w:val="center"/>
            <w:hideMark/>
          </w:tcPr>
          <w:p w14:paraId="0EC1D40F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ekanism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ngad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asa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Hak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anusia</w:t>
            </w:r>
            <w:proofErr w:type="spellEnd"/>
          </w:p>
        </w:tc>
      </w:tr>
      <w:tr w:rsidR="00140330" w:rsidRPr="0007590C" w14:paraId="7A99EA43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A27AC2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4C0FD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HR12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094B4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ad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nt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us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ju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alu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kanism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mi</w:t>
            </w:r>
            <w:proofErr w:type="spellEnd"/>
          </w:p>
        </w:tc>
      </w:tr>
      <w:tr w:rsidR="00140330" w:rsidRPr="0007590C" w14:paraId="552D298F" w14:textId="77777777" w:rsidTr="006339DC">
        <w:trPr>
          <w:trHeight w:val="242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vAlign w:val="center"/>
            <w:hideMark/>
          </w:tcPr>
          <w:p w14:paraId="7DBCF5C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KATEGORI </w:t>
            </w:r>
            <w:proofErr w:type="gram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OSIAL :</w:t>
            </w:r>
            <w:proofErr w:type="gram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SUB KATEGORI MASYARAKAT</w:t>
            </w:r>
          </w:p>
        </w:tc>
      </w:tr>
      <w:tr w:rsidR="00140330" w:rsidRPr="0007590C" w14:paraId="5AE61E6F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hideMark/>
          </w:tcPr>
          <w:p w14:paraId="40A0263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Masyarakat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Lokal</w:t>
            </w:r>
            <w:proofErr w:type="spellEnd"/>
          </w:p>
        </w:tc>
      </w:tr>
      <w:tr w:rsidR="00140330" w:rsidRPr="0007590C" w14:paraId="2AAEC452" w14:textId="77777777" w:rsidTr="00BC2AD2">
        <w:trPr>
          <w:trHeight w:val="12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2A7319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8E59B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SO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141D2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er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ib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yara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k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es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dan program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emba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apkan</w:t>
            </w:r>
            <w:proofErr w:type="spellEnd"/>
          </w:p>
        </w:tc>
      </w:tr>
      <w:tr w:rsidR="00140330" w:rsidRPr="0007590C" w14:paraId="0B79011F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AE5A54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CC088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SO2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6F1B5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er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gatif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tu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tensi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hada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yara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kal</w:t>
            </w:r>
            <w:proofErr w:type="spellEnd"/>
          </w:p>
        </w:tc>
      </w:tr>
      <w:tr w:rsidR="00140330" w:rsidRPr="0007590C" w14:paraId="1D332395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3C2CC94B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Anti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rupsi</w:t>
            </w:r>
            <w:proofErr w:type="spellEnd"/>
          </w:p>
        </w:tc>
      </w:tr>
      <w:tr w:rsidR="00140330" w:rsidRPr="0007590C" w14:paraId="3BEF378F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E8BCBB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9D353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SO3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0F4C4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unit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sah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nalis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ilik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iko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nd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yuap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rupsi</w:t>
            </w:r>
            <w:proofErr w:type="spellEnd"/>
          </w:p>
        </w:tc>
      </w:tr>
      <w:tr w:rsidR="00140330" w:rsidRPr="0007590C" w14:paraId="5CD1C20B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334004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2BB5D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SO4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EBD18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gaw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ati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sed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ij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sah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nti-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rupsi</w:t>
            </w:r>
            <w:proofErr w:type="spellEnd"/>
          </w:p>
        </w:tc>
      </w:tr>
      <w:tr w:rsidR="00140330" w:rsidRPr="0007590C" w14:paraId="347FDFB1" w14:textId="77777777" w:rsidTr="00BC2AD2">
        <w:trPr>
          <w:trHeight w:val="63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0DFAF5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61767A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SO5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0AE85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angkah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mbi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at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nd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yuap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rupsi</w:t>
            </w:r>
            <w:proofErr w:type="spellEnd"/>
          </w:p>
        </w:tc>
      </w:tr>
      <w:tr w:rsidR="00140330" w:rsidRPr="0007590C" w14:paraId="5283A3EC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28B568D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bij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Publik</w:t>
            </w:r>
          </w:p>
        </w:tc>
      </w:tr>
      <w:tr w:rsidR="00140330" w:rsidRPr="0007590C" w14:paraId="46EB0A39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3467D5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77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801AB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SO6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8DAB2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la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nete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tribu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liti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nansi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non-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nansi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akukan</w:t>
            </w:r>
            <w:proofErr w:type="spellEnd"/>
          </w:p>
        </w:tc>
      </w:tr>
      <w:tr w:rsidR="00140330" w:rsidRPr="0007590C" w14:paraId="4910C184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41F4028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Anti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rsangan</w:t>
            </w:r>
            <w:proofErr w:type="spellEnd"/>
          </w:p>
        </w:tc>
      </w:tr>
      <w:tr w:rsidR="00140330" w:rsidRPr="0007590C" w14:paraId="5AAAB7AA" w14:textId="77777777" w:rsidTr="00BC2AD2">
        <w:trPr>
          <w:trHeight w:val="189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DCB6B4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59D16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SO7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C28D1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nd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uku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tun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a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selesa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lam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iod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po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nti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ai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ngga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dang-und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nti-trust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nopol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rganis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identifi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ku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rta</w:t>
            </w:r>
            <w:proofErr w:type="spellEnd"/>
          </w:p>
        </w:tc>
      </w:tr>
      <w:tr w:rsidR="00140330" w:rsidRPr="0007590C" w14:paraId="6DAB710A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6254E39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patuhan</w:t>
            </w:r>
            <w:proofErr w:type="spellEnd"/>
          </w:p>
        </w:tc>
      </w:tr>
      <w:tr w:rsidR="00140330" w:rsidRPr="0007590C" w14:paraId="10B52C59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1C8963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CF857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SO8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3EF7CC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ilai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neto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nksi-sank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ib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ngga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uku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ij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03EC50CC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117300A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es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ta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pada Masyarakat</w:t>
            </w:r>
          </w:p>
        </w:tc>
      </w:tr>
      <w:tr w:rsidR="00140330" w:rsidRPr="0007590C" w14:paraId="7B3E5118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E464F3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0172A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SO9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98493B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api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u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gun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riteri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hada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yarakat</w:t>
            </w:r>
            <w:proofErr w:type="spellEnd"/>
          </w:p>
        </w:tc>
      </w:tr>
      <w:tr w:rsidR="00140330" w:rsidRPr="0007590C" w14:paraId="06A1F5F3" w14:textId="77777777" w:rsidTr="00BC2AD2">
        <w:trPr>
          <w:trHeight w:val="189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B9FECE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70ECB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SO10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35238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aso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identifi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ilik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gatif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tu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tensia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hada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yara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sepakat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erbaik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i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es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aku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5A64CC3F" w14:textId="77777777" w:rsidTr="00BC2AD2">
        <w:trPr>
          <w:trHeight w:val="6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vAlign w:val="center"/>
            <w:hideMark/>
          </w:tcPr>
          <w:p w14:paraId="0E652C6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ekanism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ngad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erhadap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Masyarakat</w:t>
            </w:r>
          </w:p>
        </w:tc>
      </w:tr>
      <w:tr w:rsidR="00140330" w:rsidRPr="0007590C" w14:paraId="5470BAA7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FC7782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81A246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SO1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3B2E6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ad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nt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ad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yarak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ju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alu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kanism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mi</w:t>
            </w:r>
            <w:proofErr w:type="spellEnd"/>
          </w:p>
        </w:tc>
      </w:tr>
      <w:tr w:rsidR="00140330" w:rsidRPr="0007590C" w14:paraId="635E323E" w14:textId="77777777" w:rsidTr="00BC2AD2">
        <w:trPr>
          <w:trHeight w:val="690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vAlign w:val="center"/>
            <w:hideMark/>
          </w:tcPr>
          <w:p w14:paraId="03B5753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KATEGORI </w:t>
            </w:r>
            <w:proofErr w:type="gram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OSIAL :</w:t>
            </w:r>
            <w:proofErr w:type="gram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SUB KATEGORI TANGGUNG JAWAB ATAS PRODUK</w:t>
            </w:r>
          </w:p>
        </w:tc>
      </w:tr>
      <w:tr w:rsidR="00140330" w:rsidRPr="0007590C" w14:paraId="1A0F4F71" w14:textId="77777777" w:rsidTr="00BC2AD2">
        <w:trPr>
          <w:trHeight w:val="34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vAlign w:val="center"/>
            <w:hideMark/>
          </w:tcPr>
          <w:p w14:paraId="2FBA530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Kesehatan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selam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langgan</w:t>
            </w:r>
            <w:proofErr w:type="spellEnd"/>
          </w:p>
        </w:tc>
      </w:tr>
      <w:tr w:rsidR="00140330" w:rsidRPr="0007590C" w14:paraId="475D014D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67621D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2BD7F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PR1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09DC8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tego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s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nifi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mpa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eh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elamatannya</w:t>
            </w:r>
            <w:proofErr w:type="spellEnd"/>
          </w:p>
        </w:tc>
      </w:tr>
      <w:tr w:rsidR="00140330" w:rsidRPr="0007590C" w14:paraId="22985590" w14:textId="77777777" w:rsidTr="00BC2AD2">
        <w:trPr>
          <w:trHeight w:val="15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07C8E7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84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B32F4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PR2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292C62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ngga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ij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kanism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patu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eh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elama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su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eluru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roses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uk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i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hir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1CA66F77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4917445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alabel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dan Jasa</w:t>
            </w:r>
          </w:p>
        </w:tc>
      </w:tr>
      <w:tr w:rsidR="00140330" w:rsidRPr="0007590C" w14:paraId="200D3D96" w14:textId="77777777" w:rsidTr="00BC2AD2">
        <w:trPr>
          <w:trHeight w:val="1260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0EED3E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B0222A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PR3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1B7968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Jenis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form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s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butuh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sed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rj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ntas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s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la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sed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sebu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7CC91E42" w14:textId="77777777" w:rsidTr="00BC2AD2">
        <w:trPr>
          <w:trHeight w:val="15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005CD0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F56FAE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PR4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CA311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ngga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ij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kanism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patuh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form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s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bel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uk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i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hir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78DAF1A4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9AB5F3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42FB6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PR5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B2726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aktek-prakt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pua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su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mas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i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urvey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valu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puas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su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5F2D305E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02750AD5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muni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masaran</w:t>
            </w:r>
            <w:proofErr w:type="spellEnd"/>
          </w:p>
        </w:tc>
      </w:tr>
      <w:tr w:rsidR="00140330" w:rsidRPr="0007590C" w14:paraId="267645BF" w14:textId="77777777" w:rsidTr="00BC2AD2">
        <w:trPr>
          <w:trHeight w:val="31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A57FAF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203EE1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PR6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192390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jual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arang</w:t>
            </w:r>
            <w:proofErr w:type="spellEnd"/>
          </w:p>
        </w:tc>
      </w:tr>
      <w:tr w:rsidR="00140330" w:rsidRPr="0007590C" w14:paraId="3A01EA75" w14:textId="77777777" w:rsidTr="00BC2AD2">
        <w:trPr>
          <w:trHeight w:val="15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5E82BC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CA31A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PR7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E08959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husus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ngga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ij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kanisme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patuh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munik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jual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mas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kl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mo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t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rjasam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uku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dasar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il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hirn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6D3F9D98" w14:textId="77777777" w:rsidTr="00BC2AD2">
        <w:trPr>
          <w:trHeight w:val="94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8C5D26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DE620F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PR8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64989D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tal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adu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valid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kait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ngga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iva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su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data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sume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lang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140330" w:rsidRPr="0007590C" w14:paraId="26877C29" w14:textId="77777777" w:rsidTr="00BC2AD2">
        <w:trPr>
          <w:trHeight w:val="315"/>
          <w:jc w:val="center"/>
        </w:trPr>
        <w:tc>
          <w:tcPr>
            <w:tcW w:w="782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14:paraId="3C8DC9E7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spe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: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patuhan</w:t>
            </w:r>
            <w:proofErr w:type="spellEnd"/>
          </w:p>
        </w:tc>
      </w:tr>
      <w:tr w:rsidR="00140330" w:rsidRPr="0007590C" w14:paraId="0C5C7C22" w14:textId="77777777" w:rsidTr="00BC2AD2">
        <w:trPr>
          <w:trHeight w:val="1575"/>
          <w:jc w:val="center"/>
        </w:trPr>
        <w:tc>
          <w:tcPr>
            <w:tcW w:w="26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B2F12F" w14:textId="77777777" w:rsidR="00140330" w:rsidRPr="0007590C" w:rsidRDefault="00140330" w:rsidP="0014033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DB6C13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4-PR9</w:t>
            </w:r>
          </w:p>
        </w:tc>
        <w:tc>
          <w:tcPr>
            <w:tcW w:w="3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CDB9C4" w14:textId="77777777" w:rsidR="00140330" w:rsidRPr="0007590C" w:rsidRDefault="00140330" w:rsidP="0014033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ilai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neter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d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aya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nksi-sanksi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iba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nggar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ukum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bijak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rkait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ad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gunaan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sa</w:t>
            </w:r>
            <w:proofErr w:type="spellEnd"/>
          </w:p>
        </w:tc>
      </w:tr>
    </w:tbl>
    <w:p w14:paraId="5312D55B" w14:textId="77777777" w:rsidR="00B64F12" w:rsidRPr="0007590C" w:rsidRDefault="00B64F12" w:rsidP="00B64F12">
      <w:pPr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br w:type="page"/>
      </w:r>
    </w:p>
    <w:p w14:paraId="148FD5F5" w14:textId="77777777" w:rsidR="00B64F12" w:rsidRPr="0007590C" w:rsidRDefault="00B64F12" w:rsidP="00786FFB">
      <w:pPr>
        <w:tabs>
          <w:tab w:val="left" w:pos="6855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lastRenderedPageBreak/>
        <w:t>Lampiran 5</w:t>
      </w:r>
    </w:p>
    <w:p w14:paraId="6D0FDFEF" w14:textId="77777777" w:rsidR="00B64F12" w:rsidRPr="0007590C" w:rsidRDefault="00B64F12" w:rsidP="00786FFB">
      <w:pPr>
        <w:tabs>
          <w:tab w:val="left" w:pos="6855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07590C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786FFB">
        <w:rPr>
          <w:rFonts w:ascii="Times New Roman" w:hAnsi="Times New Roman" w:cs="Times New Roman"/>
          <w:i/>
          <w:sz w:val="24"/>
          <w:szCs w:val="24"/>
        </w:rPr>
        <w:t xml:space="preserve">Green Accounting, Total Asset Turnover </w:t>
      </w:r>
      <w:r w:rsidRPr="00786FFB">
        <w:rPr>
          <w:rFonts w:ascii="Times New Roman" w:hAnsi="Times New Roman" w:cs="Times New Roman"/>
          <w:sz w:val="24"/>
          <w:szCs w:val="24"/>
        </w:rPr>
        <w:t>dan</w:t>
      </w:r>
      <w:r w:rsidRPr="00786FFB">
        <w:rPr>
          <w:rFonts w:ascii="Times New Roman" w:hAnsi="Times New Roman" w:cs="Times New Roman"/>
          <w:i/>
          <w:sz w:val="24"/>
          <w:szCs w:val="24"/>
        </w:rPr>
        <w:t xml:space="preserve"> Corporate 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pada Perusahaan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primer yang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2018-2022</w:t>
      </w:r>
      <w:r w:rsidR="00786FFB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W w:w="7920" w:type="dxa"/>
        <w:tblInd w:w="-5" w:type="dxa"/>
        <w:tblLook w:val="04A0" w:firstRow="1" w:lastRow="0" w:firstColumn="1" w:lastColumn="0" w:noHBand="0" w:noVBand="1"/>
      </w:tblPr>
      <w:tblGrid>
        <w:gridCol w:w="640"/>
        <w:gridCol w:w="2420"/>
        <w:gridCol w:w="1080"/>
        <w:gridCol w:w="1260"/>
        <w:gridCol w:w="1260"/>
        <w:gridCol w:w="1260"/>
      </w:tblGrid>
      <w:tr w:rsidR="00DA3F24" w:rsidRPr="0007590C" w14:paraId="773D1ED0" w14:textId="77777777" w:rsidTr="00884092">
        <w:trPr>
          <w:trHeight w:val="300"/>
        </w:trPr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EBC0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NO</w:t>
            </w:r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10BA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SAMPEL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9B43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X1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400E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X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3134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X3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76C9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Y</w:t>
            </w:r>
          </w:p>
        </w:tc>
      </w:tr>
      <w:tr w:rsidR="00DA3F24" w:rsidRPr="0007590C" w14:paraId="0249FF2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4027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FF85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ALI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6B20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814D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10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3C68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06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42E1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662</w:t>
            </w:r>
          </w:p>
        </w:tc>
      </w:tr>
      <w:tr w:rsidR="00DA3F24" w:rsidRPr="0007590C" w14:paraId="7E357C2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E553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89F0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DES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91A1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BDD8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912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F05D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116D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009</w:t>
            </w:r>
          </w:p>
        </w:tc>
      </w:tr>
      <w:tr w:rsidR="00DA3F24" w:rsidRPr="0007590C" w14:paraId="198EB1F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A079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30BA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MRT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28B3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3816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014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7B87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40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BF12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016</w:t>
            </w:r>
          </w:p>
        </w:tc>
      </w:tr>
      <w:tr w:rsidR="00DA3F24" w:rsidRPr="0007590C" w14:paraId="0089291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F34D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BE91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BISI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9D2E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D911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8193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3BB7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28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B2F7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4606</w:t>
            </w:r>
          </w:p>
        </w:tc>
      </w:tr>
      <w:tr w:rsidR="00DA3F24" w:rsidRPr="0007590C" w14:paraId="26AE934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A6C6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CF6A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BUDI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FE84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DFDE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881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2B23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17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CC78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1487</w:t>
            </w:r>
          </w:p>
        </w:tc>
      </w:tr>
      <w:tr w:rsidR="00DA3F24" w:rsidRPr="0007590C" w14:paraId="07B00BF4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3F3F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30BE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EKA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D114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BF77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104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1EFB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50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71F7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926</w:t>
            </w:r>
          </w:p>
        </w:tc>
      </w:tr>
      <w:tr w:rsidR="00DA3F24" w:rsidRPr="0007590C" w14:paraId="2DC9BC2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747B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5FFA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PIN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EA0C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A178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95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694B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19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3895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6464</w:t>
            </w:r>
          </w:p>
        </w:tc>
      </w:tr>
      <w:tr w:rsidR="00DA3F24" w:rsidRPr="0007590C" w14:paraId="03BCB186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5132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D260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DLTA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8800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39FA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861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1663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19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C53E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2194</w:t>
            </w:r>
          </w:p>
        </w:tc>
      </w:tr>
      <w:tr w:rsidR="00DA3F24" w:rsidRPr="0007590C" w14:paraId="32DC0E5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30FE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63A4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DSNG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5BC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DF73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05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0C88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307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99F9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64</w:t>
            </w:r>
          </w:p>
        </w:tc>
      </w:tr>
      <w:tr w:rsidR="00DA3F24" w:rsidRPr="0007590C" w14:paraId="779EAD7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EF91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5FCB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EPMT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D7FE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199D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475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69E0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18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82CE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849</w:t>
            </w:r>
          </w:p>
        </w:tc>
      </w:tr>
      <w:tr w:rsidR="00DA3F24" w:rsidRPr="0007590C" w14:paraId="7DB837C9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2C15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02F8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FISH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B15D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2D3B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368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10D2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19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2DD7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0277</w:t>
            </w:r>
          </w:p>
        </w:tc>
      </w:tr>
      <w:tr w:rsidR="00DA3F24" w:rsidRPr="0007590C" w14:paraId="68571EF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1148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D584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GGRM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0A8C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8E13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385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4066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428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6124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1282</w:t>
            </w:r>
          </w:p>
        </w:tc>
      </w:tr>
      <w:tr w:rsidR="00DA3F24" w:rsidRPr="0007590C" w14:paraId="70CE9C8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C553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E8E4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HMSP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6001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EE75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290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F000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52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FEDB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9051</w:t>
            </w:r>
          </w:p>
        </w:tc>
      </w:tr>
      <w:tr w:rsidR="00DA3F24" w:rsidRPr="0007590C" w14:paraId="0C3EDCB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6EEB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07AA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ICBP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F58B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C9B0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117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487A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06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4F45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3556</w:t>
            </w:r>
          </w:p>
        </w:tc>
      </w:tr>
      <w:tr w:rsidR="00DA3F24" w:rsidRPr="0007590C" w14:paraId="4D8C2A5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61EE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CC6F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INDF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9779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D22B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602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87D1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28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3122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14</w:t>
            </w:r>
          </w:p>
        </w:tc>
      </w:tr>
      <w:tr w:rsidR="00DA3F24" w:rsidRPr="0007590C" w14:paraId="0BCB977B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088E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1863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JPFA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807C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F8F3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592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74D0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18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3FE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8411</w:t>
            </w:r>
          </w:p>
        </w:tc>
      </w:tr>
      <w:tr w:rsidR="00DA3F24" w:rsidRPr="0007590C" w14:paraId="10893F9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F13A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138C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LSIP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BAE4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9323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00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8DED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AD7E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282</w:t>
            </w:r>
          </w:p>
        </w:tc>
      </w:tr>
      <w:tr w:rsidR="00DA3F24" w:rsidRPr="0007590C" w14:paraId="2D2C240C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93DB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0DE9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IDI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6E86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E395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157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B9A5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41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D21F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209</w:t>
            </w:r>
          </w:p>
        </w:tc>
      </w:tr>
      <w:tr w:rsidR="00DA3F24" w:rsidRPr="0007590C" w14:paraId="0E58AD24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F9FC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055D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LBI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A628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21F0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2371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CF51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384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3008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2388</w:t>
            </w:r>
          </w:p>
        </w:tc>
      </w:tr>
      <w:tr w:rsidR="00DA3F24" w:rsidRPr="0007590C" w14:paraId="2EF55D44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6ECF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E4E2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YOR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8D01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4A6F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367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59DE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6A64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007</w:t>
            </w:r>
          </w:p>
        </w:tc>
      </w:tr>
      <w:tr w:rsidR="00DA3F24" w:rsidRPr="0007590C" w14:paraId="00B6138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7CD1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4184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ROTI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4B16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703E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629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C967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52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466B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943</w:t>
            </w:r>
          </w:p>
        </w:tc>
      </w:tr>
      <w:tr w:rsidR="00DA3F24" w:rsidRPr="0007590C" w14:paraId="6339F17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8556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1E43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DPC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D822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5E58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9919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37F6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C5D7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163</w:t>
            </w:r>
          </w:p>
        </w:tc>
      </w:tr>
      <w:tr w:rsidR="00DA3F24" w:rsidRPr="0007590C" w14:paraId="59D06B10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2847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1396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KBM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2F7C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8A0A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1030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8F1B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D4C9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0901</w:t>
            </w:r>
          </w:p>
        </w:tc>
      </w:tr>
      <w:tr w:rsidR="00DA3F24" w:rsidRPr="0007590C" w14:paraId="778E2FD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82AB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B898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KLT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7816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BBDA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3984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7B82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63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1E15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276</w:t>
            </w:r>
          </w:p>
        </w:tc>
      </w:tr>
      <w:tr w:rsidR="00DA3F24" w:rsidRPr="0007590C" w14:paraId="2699D18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DA97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AFEC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MAR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D6CF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9201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2757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C1D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BCEC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2039</w:t>
            </w:r>
          </w:p>
        </w:tc>
      </w:tr>
      <w:tr w:rsidR="00DA3F24" w:rsidRPr="0007590C" w14:paraId="044FA38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7612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7422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SMS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2A1E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AB1F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8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9A19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9611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47</w:t>
            </w:r>
          </w:p>
        </w:tc>
      </w:tr>
      <w:tr w:rsidR="00DA3F24" w:rsidRPr="0007590C" w14:paraId="6111EA2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12D8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CC32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TTP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775A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A44C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74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CE1A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9A45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9695</w:t>
            </w:r>
          </w:p>
        </w:tc>
      </w:tr>
      <w:tr w:rsidR="00DA3F24" w:rsidRPr="0007590C" w14:paraId="00D432C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FD60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1619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BLA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9C26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406D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272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7580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74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7AF1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678</w:t>
            </w:r>
          </w:p>
        </w:tc>
      </w:tr>
      <w:tr w:rsidR="00DA3F24" w:rsidRPr="0007590C" w14:paraId="018259E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D1C6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7EEB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CID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DD07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3A4A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832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137D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63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83FB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077</w:t>
            </w:r>
          </w:p>
        </w:tc>
      </w:tr>
      <w:tr w:rsidR="00DA3F24" w:rsidRPr="0007590C" w14:paraId="4AC4D08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FD2C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4F5C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GKA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6ADF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C00C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712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74A7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52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034C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9141</w:t>
            </w:r>
          </w:p>
        </w:tc>
      </w:tr>
      <w:tr w:rsidR="00DA3F24" w:rsidRPr="0007590C" w14:paraId="3B0D49D2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124B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lastRenderedPageBreak/>
              <w:t>3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A272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ULTJ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C85C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57D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9850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D14B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0709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2628</w:t>
            </w:r>
          </w:p>
        </w:tc>
      </w:tr>
      <w:tr w:rsidR="00DA3F24" w:rsidRPr="0007590C" w14:paraId="60C10D56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5D0C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689A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UNVR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BAA1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8960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056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FB54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74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A238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4676</w:t>
            </w:r>
          </w:p>
        </w:tc>
      </w:tr>
      <w:tr w:rsidR="00DA3F24" w:rsidRPr="0007590C" w14:paraId="1F0E01E9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997A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B9B5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WIIM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4136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84CE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119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BEE0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63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73DE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073</w:t>
            </w:r>
          </w:p>
        </w:tc>
      </w:tr>
      <w:tr w:rsidR="00DA3F24" w:rsidRPr="0007590C" w14:paraId="49900DB6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C165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116F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LEO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BC19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EF4A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996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D98D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D63F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586</w:t>
            </w:r>
          </w:p>
        </w:tc>
      </w:tr>
      <w:tr w:rsidR="00DA3F24" w:rsidRPr="0007590C" w14:paraId="0DFCB1A0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ACE0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538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HOKI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8623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C22C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8854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F2DD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41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E937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1886</w:t>
            </w:r>
          </w:p>
        </w:tc>
      </w:tr>
      <w:tr w:rsidR="00DA3F24" w:rsidRPr="0007590C" w14:paraId="50A12084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6F5B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DE00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AMP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81EE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6136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9570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438E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7DCD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168</w:t>
            </w:r>
          </w:p>
        </w:tc>
      </w:tr>
      <w:tr w:rsidR="00DA3F24" w:rsidRPr="0007590C" w14:paraId="277BD476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9490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4ADD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GOOD 20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F33A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D806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9107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30CF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51FA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101</w:t>
            </w:r>
          </w:p>
        </w:tc>
      </w:tr>
      <w:tr w:rsidR="00DA3F24" w:rsidRPr="0007590C" w14:paraId="237A933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26C5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3054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ALI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EF73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F0B8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6470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A920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23CF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0903</w:t>
            </w:r>
          </w:p>
        </w:tc>
      </w:tr>
      <w:tr w:rsidR="00DA3F24" w:rsidRPr="0007590C" w14:paraId="38C9AAC4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DC47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7319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DES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673A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09D9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14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9CF3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06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E6D0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2</w:t>
            </w:r>
          </w:p>
        </w:tc>
      </w:tr>
      <w:tr w:rsidR="00DA3F24" w:rsidRPr="0007590C" w14:paraId="583AF8EC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8F96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4698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MRT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0ADE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CD65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0403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82D9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8B24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747</w:t>
            </w:r>
          </w:p>
        </w:tc>
      </w:tr>
      <w:tr w:rsidR="00DA3F24" w:rsidRPr="0007590C" w14:paraId="5AB97A5B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C4DF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92EC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BISI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4DE9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C0D3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72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3BFF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8170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43</w:t>
            </w:r>
          </w:p>
        </w:tc>
      </w:tr>
      <w:tr w:rsidR="00DA3F24" w:rsidRPr="0007590C" w14:paraId="44FF443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7E21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8FE1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BUDI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9B17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A2A0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013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A20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50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E4FF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2134</w:t>
            </w:r>
          </w:p>
        </w:tc>
      </w:tr>
      <w:tr w:rsidR="00DA3F24" w:rsidRPr="0007590C" w14:paraId="478B65E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A0C9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1BF5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EKA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564A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47AC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240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5BDE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307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298C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5466</w:t>
            </w:r>
          </w:p>
        </w:tc>
      </w:tr>
      <w:tr w:rsidR="00DA3F24" w:rsidRPr="0007590C" w14:paraId="3532E67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037F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ECBC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PIN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D5A9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9ABB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9975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CBF4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74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2EB1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2374</w:t>
            </w:r>
          </w:p>
        </w:tc>
      </w:tr>
      <w:tr w:rsidR="00DA3F24" w:rsidRPr="0007590C" w14:paraId="7E22EA4B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14EA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2750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DLTA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0F8E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9312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800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E5A7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23A4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2287</w:t>
            </w:r>
          </w:p>
        </w:tc>
      </w:tr>
      <w:tr w:rsidR="00DA3F24" w:rsidRPr="0007590C" w14:paraId="6EC8E92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32F0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06CC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DSNG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9AF1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FB49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93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FE28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63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1BDB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1533</w:t>
            </w:r>
          </w:p>
        </w:tc>
      </w:tr>
      <w:tr w:rsidR="00DA3F24" w:rsidRPr="0007590C" w14:paraId="7C572AC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47F4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40DB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EPMT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F7C3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D86E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553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C15F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48A3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672</w:t>
            </w:r>
          </w:p>
        </w:tc>
      </w:tr>
      <w:tr w:rsidR="00DA3F24" w:rsidRPr="0007590C" w14:paraId="5C0736F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038F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5D8D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FISH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B53D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B51D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39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07C6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2461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2661</w:t>
            </w:r>
          </w:p>
        </w:tc>
      </w:tr>
      <w:tr w:rsidR="00DA3F24" w:rsidRPr="0007590C" w14:paraId="6D62D73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5A44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C619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GGRM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85B8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C587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053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B4C1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1D27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3835</w:t>
            </w:r>
          </w:p>
        </w:tc>
      </w:tr>
      <w:tr w:rsidR="00DA3F24" w:rsidRPr="0007590C" w14:paraId="07F3ED2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86D7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5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B751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HMSP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7186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FA0E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083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C78F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9544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6956</w:t>
            </w:r>
          </w:p>
        </w:tc>
      </w:tr>
      <w:tr w:rsidR="00DA3F24" w:rsidRPr="0007590C" w14:paraId="4ED736E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CFF0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5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17D6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ICBP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5810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4FAB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92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2DEE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28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EF69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3847</w:t>
            </w:r>
          </w:p>
        </w:tc>
      </w:tr>
      <w:tr w:rsidR="00DA3F24" w:rsidRPr="0007590C" w14:paraId="0CB3468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133C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5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C0B3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INDF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655F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C54E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9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2AF1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50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2BDA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136</w:t>
            </w:r>
          </w:p>
        </w:tc>
      </w:tr>
      <w:tr w:rsidR="00DA3F24" w:rsidRPr="0007590C" w14:paraId="55A9B73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66B9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5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B181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JPFA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7EAB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46FC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58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21F4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7EA0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731</w:t>
            </w:r>
          </w:p>
        </w:tc>
      </w:tr>
      <w:tr w:rsidR="00DA3F24" w:rsidRPr="0007590C" w14:paraId="610C3542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1E1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5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B038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LSIP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3D09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5728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617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7070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444B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2471</w:t>
            </w:r>
          </w:p>
        </w:tc>
      </w:tr>
      <w:tr w:rsidR="00DA3F24" w:rsidRPr="0007590C" w14:paraId="7935805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4019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5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DC4D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IDI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439E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F153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3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C8EF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19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6040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0495</w:t>
            </w:r>
          </w:p>
        </w:tc>
      </w:tr>
      <w:tr w:rsidR="00DA3F24" w:rsidRPr="0007590C" w14:paraId="191908A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A91B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5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4947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LBI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0463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178A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2811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F6B8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05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BF88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1632</w:t>
            </w:r>
          </w:p>
        </w:tc>
      </w:tr>
      <w:tr w:rsidR="00DA3F24" w:rsidRPr="0007590C" w14:paraId="23C2113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E242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5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D76B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YOR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0D54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BDF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314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C9D0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84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0002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712</w:t>
            </w:r>
          </w:p>
        </w:tc>
      </w:tr>
      <w:tr w:rsidR="00DA3F24" w:rsidRPr="0007590C" w14:paraId="776FD096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B1DE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5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8211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ROTI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9F28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90A7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127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35BA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F3EF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0516</w:t>
            </w:r>
          </w:p>
        </w:tc>
      </w:tr>
      <w:tr w:rsidR="00DA3F24" w:rsidRPr="0007590C" w14:paraId="17513C39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20D8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5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E5B7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DPC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8F45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2D2A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2153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8F03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52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559C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064</w:t>
            </w:r>
          </w:p>
        </w:tc>
      </w:tr>
      <w:tr w:rsidR="00DA3F24" w:rsidRPr="0007590C" w14:paraId="032D5970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01AF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6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761C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KBM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EE64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553F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156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1FAB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C719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2581</w:t>
            </w:r>
          </w:p>
        </w:tc>
      </w:tr>
      <w:tr w:rsidR="00DA3F24" w:rsidRPr="0007590C" w14:paraId="7980B67D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CD30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6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8E6B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KLT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7371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A6EC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6199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8FCA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127C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683</w:t>
            </w:r>
          </w:p>
        </w:tc>
      </w:tr>
      <w:tr w:rsidR="00DA3F24" w:rsidRPr="0007590C" w14:paraId="1DBF2FE0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5E38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6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59CB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MAR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9CB9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3E85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302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47FC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50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70E6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234</w:t>
            </w:r>
          </w:p>
        </w:tc>
      </w:tr>
      <w:tr w:rsidR="00DA3F24" w:rsidRPr="0007590C" w14:paraId="2B7BA66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C644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6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0426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SMS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022E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7449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767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F44C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758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F2E3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768</w:t>
            </w:r>
          </w:p>
        </w:tc>
      </w:tr>
      <w:tr w:rsidR="00DA3F24" w:rsidRPr="0007590C" w14:paraId="5B4071D6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AA0E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6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B39D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TTP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8013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2A53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2189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8345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C20B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6748</w:t>
            </w:r>
          </w:p>
        </w:tc>
      </w:tr>
      <w:tr w:rsidR="00DA3F24" w:rsidRPr="0007590C" w14:paraId="4D451EF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BF8A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6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F1DA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BLA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224C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8CEB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914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F0AB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19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AC5D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807</w:t>
            </w:r>
          </w:p>
        </w:tc>
      </w:tr>
      <w:tr w:rsidR="00DA3F24" w:rsidRPr="0007590C" w14:paraId="38BDF8C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1398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6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9B7E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CID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1F9E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D07F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991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7115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63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1913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689</w:t>
            </w:r>
          </w:p>
        </w:tc>
      </w:tr>
      <w:tr w:rsidR="00DA3F24" w:rsidRPr="0007590C" w14:paraId="46011CB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DAA6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6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02A6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GKA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6C52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60A9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4.463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0F6E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9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DEB8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43</w:t>
            </w:r>
          </w:p>
        </w:tc>
      </w:tr>
      <w:tr w:rsidR="00DA3F24" w:rsidRPr="0007590C" w14:paraId="2D9AD78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86D2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6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1547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ULTJ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2B33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16E1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9444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8410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41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405A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5675</w:t>
            </w:r>
          </w:p>
        </w:tc>
      </w:tr>
      <w:tr w:rsidR="00DA3F24" w:rsidRPr="0007590C" w14:paraId="249F3112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B1E6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6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B00E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UNVR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E9EC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EBBC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078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64F3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18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A5C2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802</w:t>
            </w:r>
          </w:p>
        </w:tc>
      </w:tr>
      <w:tr w:rsidR="00DA3F24" w:rsidRPr="0007590C" w14:paraId="56F3F24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A49A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7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80B1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WIIM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D79F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DF7E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723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CA26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9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F0D7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2103</w:t>
            </w:r>
          </w:p>
        </w:tc>
      </w:tr>
      <w:tr w:rsidR="00DA3F24" w:rsidRPr="0007590C" w14:paraId="66DE298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2978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7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B50E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LEO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AD53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2035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8743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6ACB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74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DDF5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501</w:t>
            </w:r>
          </w:p>
        </w:tc>
      </w:tr>
      <w:tr w:rsidR="00DA3F24" w:rsidRPr="0007590C" w14:paraId="2B0ED0F0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B215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lastRenderedPageBreak/>
              <w:t>7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ADA8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HOKI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E314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6430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947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5EDC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19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0F39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2222</w:t>
            </w:r>
          </w:p>
        </w:tc>
      </w:tr>
      <w:tr w:rsidR="00DA3F24" w:rsidRPr="0007590C" w14:paraId="6C211402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2472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7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167D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AMP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9322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662A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9729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3820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62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F11F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258</w:t>
            </w:r>
          </w:p>
        </w:tc>
      </w:tr>
      <w:tr w:rsidR="00DA3F24" w:rsidRPr="0007590C" w14:paraId="4B1B38C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9847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7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CA1A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GOOD 20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343C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B687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66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40BF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B5E3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8607</w:t>
            </w:r>
          </w:p>
        </w:tc>
      </w:tr>
      <w:tr w:rsidR="00DA3F24" w:rsidRPr="0007590C" w14:paraId="287DEBD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D21D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7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8649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ALI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7B7E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77BA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6769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F81D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6176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217</w:t>
            </w:r>
          </w:p>
        </w:tc>
      </w:tr>
      <w:tr w:rsidR="00DA3F24" w:rsidRPr="0007590C" w14:paraId="2D28270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D945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7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F888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DES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6214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7770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023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E70B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7955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4163</w:t>
            </w:r>
          </w:p>
        </w:tc>
      </w:tr>
      <w:tr w:rsidR="00DA3F24" w:rsidRPr="0007590C" w14:paraId="51003BAC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E393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7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6E97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MRT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79AC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A8E2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919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B51C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DAF7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883</w:t>
            </w:r>
          </w:p>
        </w:tc>
      </w:tr>
      <w:tr w:rsidR="00DA3F24" w:rsidRPr="0007590C" w14:paraId="03973E96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E031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7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A29E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BISI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66FD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E4F5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6218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5D50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B52E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9388</w:t>
            </w:r>
          </w:p>
        </w:tc>
      </w:tr>
      <w:tr w:rsidR="00DA3F24" w:rsidRPr="0007590C" w14:paraId="5FEAF34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8A07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7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1A46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BUDI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C670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90AB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9199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D483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8BDE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2264</w:t>
            </w:r>
          </w:p>
        </w:tc>
      </w:tr>
      <w:tr w:rsidR="00DA3F24" w:rsidRPr="0007590C" w14:paraId="50659565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4D8D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8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EAFD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EKA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C330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F6E2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319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1FF1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95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3502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1605</w:t>
            </w:r>
          </w:p>
        </w:tc>
      </w:tr>
      <w:tr w:rsidR="00DA3F24" w:rsidRPr="0007590C" w14:paraId="0FD91820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11F4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8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8D91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PIN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DA82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843E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3645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27C4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41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70EA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2342</w:t>
            </w:r>
          </w:p>
        </w:tc>
      </w:tr>
      <w:tr w:rsidR="00DA3F24" w:rsidRPr="0007590C" w14:paraId="3A3B7074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F2AD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8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A475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DLTA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F2C3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03DD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45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1C86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2336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074</w:t>
            </w:r>
          </w:p>
        </w:tc>
      </w:tr>
      <w:tr w:rsidR="00DA3F24" w:rsidRPr="0007590C" w14:paraId="5AF1CE7D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5F12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8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124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DSNG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2AE6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98D7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733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6001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307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DC8E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379</w:t>
            </w:r>
          </w:p>
        </w:tc>
      </w:tr>
      <w:tr w:rsidR="00DA3F24" w:rsidRPr="0007590C" w14:paraId="6E4FDF12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B799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8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34F3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EPMT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3033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02A9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4474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E4D6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62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D2A6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38</w:t>
            </w:r>
          </w:p>
        </w:tc>
      </w:tr>
      <w:tr w:rsidR="00DA3F24" w:rsidRPr="0007590C" w14:paraId="29CEB68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D9DD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8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D14F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FISH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991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047A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244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8C21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B5EB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417</w:t>
            </w:r>
          </w:p>
        </w:tc>
      </w:tr>
      <w:tr w:rsidR="00DA3F24" w:rsidRPr="0007590C" w14:paraId="257F452B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D3DA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8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3C72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GGRM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BEAB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8A6F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640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9C02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C4B3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9781</w:t>
            </w:r>
          </w:p>
        </w:tc>
      </w:tr>
      <w:tr w:rsidR="00DA3F24" w:rsidRPr="0007590C" w14:paraId="26DFCF0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D4C9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8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F87F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HMSP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F92B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BCEE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860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DEAC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18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5CE1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7275</w:t>
            </w:r>
          </w:p>
        </w:tc>
      </w:tr>
      <w:tr w:rsidR="00DA3F24" w:rsidRPr="0007590C" w14:paraId="3D164C0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5F96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8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D2D7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ICBP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7359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F63C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50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4A52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17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1E3A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168</w:t>
            </w:r>
          </w:p>
        </w:tc>
      </w:tr>
      <w:tr w:rsidR="00DA3F24" w:rsidRPr="0007590C" w14:paraId="51886B7B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EF59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8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08E4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INDF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F0D4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CAA8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0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6686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28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16C6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365</w:t>
            </w:r>
          </w:p>
        </w:tc>
      </w:tr>
      <w:tr w:rsidR="00DA3F24" w:rsidRPr="0007590C" w14:paraId="07D2F3A5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0332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9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69D4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JPFA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DA03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8208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243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44D2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94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1C6C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708</w:t>
            </w:r>
          </w:p>
        </w:tc>
      </w:tr>
      <w:tr w:rsidR="00DA3F24" w:rsidRPr="0007590C" w14:paraId="386EEEF5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9BB6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9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69E0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LSIP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8E7E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56AB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37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B307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84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E299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367</w:t>
            </w:r>
          </w:p>
        </w:tc>
      </w:tr>
      <w:tr w:rsidR="00DA3F24" w:rsidRPr="0007590C" w14:paraId="7DAE3A22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20A2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9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BD87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IDI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B97A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5E6B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137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1D14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66AD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381</w:t>
            </w:r>
          </w:p>
        </w:tc>
      </w:tr>
      <w:tr w:rsidR="00DA3F24" w:rsidRPr="0007590C" w14:paraId="0E2038C4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91DD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9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9B15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LBI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45AD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D27C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682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C7A1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50BB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9824</w:t>
            </w:r>
          </w:p>
        </w:tc>
      </w:tr>
      <w:tr w:rsidR="00DA3F24" w:rsidRPr="0007590C" w14:paraId="6566EBF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E76A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9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B523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YOR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CF40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9617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237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C03C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84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A511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609</w:t>
            </w:r>
          </w:p>
        </w:tc>
      </w:tr>
      <w:tr w:rsidR="00DA3F24" w:rsidRPr="0007590C" w14:paraId="0F1E37B2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6B36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9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C4B8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ROTI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987B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7D73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214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71B4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40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DB67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787</w:t>
            </w:r>
          </w:p>
        </w:tc>
      </w:tr>
      <w:tr w:rsidR="00DA3F24" w:rsidRPr="0007590C" w14:paraId="70CCC375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B652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9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5746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DPC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01D7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81E7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269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5EE8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63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CCAC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0241</w:t>
            </w:r>
          </w:p>
        </w:tc>
      </w:tr>
      <w:tr w:rsidR="00DA3F24" w:rsidRPr="0007590C" w14:paraId="3DA5DB4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3470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9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9BF2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KBM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5FCC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F231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7897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1865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C7E4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0306</w:t>
            </w:r>
          </w:p>
        </w:tc>
      </w:tr>
      <w:tr w:rsidR="00DA3F24" w:rsidRPr="0007590C" w14:paraId="1A61A43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A69D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9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B53A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KLT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4A20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9C70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6200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45BF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18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9BE9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495</w:t>
            </w:r>
          </w:p>
        </w:tc>
      </w:tr>
      <w:tr w:rsidR="00DA3F24" w:rsidRPr="0007590C" w14:paraId="70ACD78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5810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9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412C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MAR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24F3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4C2E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154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6B37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61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F02D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396</w:t>
            </w:r>
          </w:p>
        </w:tc>
      </w:tr>
      <w:tr w:rsidR="00DA3F24" w:rsidRPr="0007590C" w14:paraId="4F36F649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6608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0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2750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SMS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FB69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DFD5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139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D4ED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9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5A20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9443</w:t>
            </w:r>
          </w:p>
        </w:tc>
      </w:tr>
      <w:tr w:rsidR="00DA3F24" w:rsidRPr="0007590C" w14:paraId="03109D6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32A7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0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09F7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TTP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2BE0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1AB1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115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CD42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18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333A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8226</w:t>
            </w:r>
          </w:p>
        </w:tc>
      </w:tr>
      <w:tr w:rsidR="00DA3F24" w:rsidRPr="0007590C" w14:paraId="2D35CA0D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434D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0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BF89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BLA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BC91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D445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590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40CD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087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E176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503</w:t>
            </w:r>
          </w:p>
        </w:tc>
      </w:tr>
      <w:tr w:rsidR="00DA3F24" w:rsidRPr="0007590C" w14:paraId="2C09944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52E9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0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81BF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CID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66B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7A46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8064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B424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9D05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305</w:t>
            </w:r>
          </w:p>
        </w:tc>
      </w:tr>
      <w:tr w:rsidR="00DA3F24" w:rsidRPr="0007590C" w14:paraId="56B3D2B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B6F4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0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96CD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GKA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1FAE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2641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7147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715B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7A50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4235</w:t>
            </w:r>
          </w:p>
        </w:tc>
      </w:tr>
      <w:tr w:rsidR="00DA3F24" w:rsidRPr="0007590C" w14:paraId="7572B1F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6AA8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0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8581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ULTJ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8C89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43F5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681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DE6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63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136D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2676</w:t>
            </w:r>
          </w:p>
        </w:tc>
      </w:tr>
      <w:tr w:rsidR="00DA3F24" w:rsidRPr="0007590C" w14:paraId="5EECA87C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36B4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0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6CB4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UNVR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0FF6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36E3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092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6D16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C051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4885</w:t>
            </w:r>
          </w:p>
        </w:tc>
      </w:tr>
      <w:tr w:rsidR="00DA3F24" w:rsidRPr="0007590C" w14:paraId="319830E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8886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0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655E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WIIM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9468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3357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2351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78F5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307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3F84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685</w:t>
            </w:r>
          </w:p>
        </w:tc>
      </w:tr>
      <w:tr w:rsidR="00DA3F24" w:rsidRPr="0007590C" w14:paraId="325B58C9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9E75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0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CB60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LEO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FA74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FF60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419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E31B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675A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128</w:t>
            </w:r>
          </w:p>
        </w:tc>
      </w:tr>
      <w:tr w:rsidR="00DA3F24" w:rsidRPr="0007590C" w14:paraId="1AD88BF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9F2C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0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4B63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HOKI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FD6C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EF53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293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335D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74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5960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194</w:t>
            </w:r>
          </w:p>
        </w:tc>
      </w:tr>
      <w:tr w:rsidR="00DA3F24" w:rsidRPr="0007590C" w14:paraId="2F4E299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F4AC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1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4239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AMP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5F7E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51A8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800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84E1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9A5E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053</w:t>
            </w:r>
          </w:p>
        </w:tc>
      </w:tr>
      <w:tr w:rsidR="00DA3F24" w:rsidRPr="0007590C" w14:paraId="34143525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E792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1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B555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GOOD 2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6BC7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8AF0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157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F167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E20F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674</w:t>
            </w:r>
          </w:p>
        </w:tc>
      </w:tr>
      <w:tr w:rsidR="00DA3F24" w:rsidRPr="0007590C" w14:paraId="1894DFE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79ED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1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656A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ALI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6503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0B6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8000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6BE0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62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4C5C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801</w:t>
            </w:r>
          </w:p>
        </w:tc>
      </w:tr>
      <w:tr w:rsidR="00DA3F24" w:rsidRPr="0007590C" w14:paraId="78FB93FD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D7A2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lastRenderedPageBreak/>
              <w:t>11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3111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DES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375A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62AE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170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92E4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84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0F03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0379</w:t>
            </w:r>
          </w:p>
        </w:tc>
      </w:tr>
      <w:tr w:rsidR="00DA3F24" w:rsidRPr="0007590C" w14:paraId="103BDE6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94B5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1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C415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MRT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28BC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A2D7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088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FCB1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FBB9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0723</w:t>
            </w:r>
          </w:p>
        </w:tc>
      </w:tr>
      <w:tr w:rsidR="00DA3F24" w:rsidRPr="0007590C" w14:paraId="1BAE0EF6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FF3C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1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700E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BISI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9F32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1440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643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CABB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395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49B7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2164</w:t>
            </w:r>
          </w:p>
        </w:tc>
      </w:tr>
      <w:tr w:rsidR="00DA3F24" w:rsidRPr="0007590C" w14:paraId="502B843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0B33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1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7C8C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BUDI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F448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3CF2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127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EA6D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27AB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064</w:t>
            </w:r>
          </w:p>
        </w:tc>
      </w:tr>
      <w:tr w:rsidR="00DA3F24" w:rsidRPr="0007590C" w14:paraId="20A3607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B3C5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1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6CF1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EKA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2838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C053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1574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2056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17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5E6C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1021</w:t>
            </w:r>
          </w:p>
        </w:tc>
      </w:tr>
      <w:tr w:rsidR="00DA3F24" w:rsidRPr="0007590C" w14:paraId="089E48D4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9B9C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1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A139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PIN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E561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92F6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58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B8E9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52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9A4A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21</w:t>
            </w:r>
          </w:p>
        </w:tc>
      </w:tr>
      <w:tr w:rsidR="00DA3F24" w:rsidRPr="0007590C" w14:paraId="1A7D5C1B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C9C4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1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4DAA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DLTA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66BE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742C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20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9CAC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4D8C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4365</w:t>
            </w:r>
          </w:p>
        </w:tc>
      </w:tr>
      <w:tr w:rsidR="00DA3F24" w:rsidRPr="0007590C" w14:paraId="316487F5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33D6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2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801E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DSNG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D87B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CED2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19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37B7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74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44CD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394</w:t>
            </w:r>
          </w:p>
        </w:tc>
      </w:tr>
      <w:tr w:rsidR="00DA3F24" w:rsidRPr="0007590C" w14:paraId="191656FC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0902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2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7135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EPMT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CDAA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DE6E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638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1084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6B6F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8697</w:t>
            </w:r>
          </w:p>
        </w:tc>
      </w:tr>
      <w:tr w:rsidR="00DA3F24" w:rsidRPr="0007590C" w14:paraId="1319B450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3C3F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2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07F1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FISH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96CD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0CD1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523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7ED0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41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CF61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218</w:t>
            </w:r>
          </w:p>
        </w:tc>
      </w:tr>
      <w:tr w:rsidR="00DA3F24" w:rsidRPr="0007590C" w14:paraId="06D4C22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7206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2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1EF5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GGRM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8E9F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3F25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388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485A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40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89BF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231</w:t>
            </w:r>
          </w:p>
        </w:tc>
      </w:tr>
      <w:tr w:rsidR="00DA3F24" w:rsidRPr="0007590C" w14:paraId="4C5125E5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82C9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2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2F34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HMSP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B7F2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AA46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8623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2196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636C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3443</w:t>
            </w:r>
          </w:p>
        </w:tc>
      </w:tr>
      <w:tr w:rsidR="00DA3F24" w:rsidRPr="0007590C" w14:paraId="644B3FE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7B0B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2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30CE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ICBP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220F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7FFC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813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CFAF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395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3D47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704</w:t>
            </w:r>
          </w:p>
        </w:tc>
      </w:tr>
      <w:tr w:rsidR="00DA3F24" w:rsidRPr="0007590C" w14:paraId="4771535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0981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2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7127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INDF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BC82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A5C1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538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C4CC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17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A476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247</w:t>
            </w:r>
          </w:p>
        </w:tc>
      </w:tr>
      <w:tr w:rsidR="00DA3F24" w:rsidRPr="0007590C" w14:paraId="1ADFD7D5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626A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2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6123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JPFA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676C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7176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569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A320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61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DD4F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453</w:t>
            </w:r>
          </w:p>
        </w:tc>
      </w:tr>
      <w:tr w:rsidR="00DA3F24" w:rsidRPr="0007590C" w14:paraId="2D0B8C6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7C09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2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48C9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LSIP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262F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C272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818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5DEB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62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D5E6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8367</w:t>
            </w:r>
          </w:p>
        </w:tc>
      </w:tr>
      <w:tr w:rsidR="00DA3F24" w:rsidRPr="0007590C" w14:paraId="01BED53C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6365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2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F892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IDI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DD6C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4F41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146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62EC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74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DD9F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261</w:t>
            </w:r>
          </w:p>
        </w:tc>
      </w:tr>
      <w:tr w:rsidR="00DA3F24" w:rsidRPr="0007590C" w14:paraId="21C5D45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71AB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3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9AA7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LBI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E687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B262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846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470F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EFE7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2787</w:t>
            </w:r>
          </w:p>
        </w:tc>
      </w:tr>
      <w:tr w:rsidR="00DA3F24" w:rsidRPr="0007590C" w14:paraId="33842FA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EE5F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3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A0E7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YOR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92F0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F581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0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478E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40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EEF0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08</w:t>
            </w:r>
          </w:p>
        </w:tc>
      </w:tr>
      <w:tr w:rsidR="00DA3F24" w:rsidRPr="0007590C" w14:paraId="7C91D7E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5640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3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C11A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ROTI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DFFB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81DB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84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8061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D69D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766</w:t>
            </w:r>
          </w:p>
        </w:tc>
      </w:tr>
      <w:tr w:rsidR="00DA3F24" w:rsidRPr="0007590C" w14:paraId="278F8ED4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5D79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3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BDDA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DPC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3DCF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0B32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4775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63E6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40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3ED3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0793</w:t>
            </w:r>
          </w:p>
        </w:tc>
      </w:tr>
      <w:tr w:rsidR="00DA3F24" w:rsidRPr="0007590C" w14:paraId="26B902C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7119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3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9A42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KBM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AE95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5CC6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9528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E53C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07EA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1508</w:t>
            </w:r>
          </w:p>
        </w:tc>
      </w:tr>
      <w:tr w:rsidR="00DA3F24" w:rsidRPr="0007590C" w14:paraId="161356D0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C41D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3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7B69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KLT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5A47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4282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5260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42FD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06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CFBC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9506</w:t>
            </w:r>
          </w:p>
        </w:tc>
      </w:tr>
      <w:tr w:rsidR="00DA3F24" w:rsidRPr="0007590C" w14:paraId="05AE965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61D6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3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339A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MAR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7CD4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A0DA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129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BA89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FCDF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013</w:t>
            </w:r>
          </w:p>
        </w:tc>
      </w:tr>
      <w:tr w:rsidR="00DA3F24" w:rsidRPr="0007590C" w14:paraId="63364930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B48C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3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2B4D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SMS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11DD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354C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5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7C6D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40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4AFB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2767</w:t>
            </w:r>
          </w:p>
        </w:tc>
      </w:tr>
      <w:tr w:rsidR="00DA3F24" w:rsidRPr="0007590C" w14:paraId="28D9AD3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28F6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3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3470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TTP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848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2C28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82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E913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52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687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5757</w:t>
            </w:r>
          </w:p>
        </w:tc>
      </w:tr>
      <w:tr w:rsidR="00DA3F24" w:rsidRPr="0007590C" w14:paraId="2C7D09D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63B0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3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3F3B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BLA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9310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9F3C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57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A731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ED42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756</w:t>
            </w:r>
          </w:p>
        </w:tc>
      </w:tr>
      <w:tr w:rsidR="00DA3F24" w:rsidRPr="0007590C" w14:paraId="41FDC20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EA59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4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365B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CID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167A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36E6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804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E55E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36B7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412</w:t>
            </w:r>
          </w:p>
        </w:tc>
      </w:tr>
      <w:tr w:rsidR="00DA3F24" w:rsidRPr="0007590C" w14:paraId="58395D8C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9DA5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4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B0EB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GKA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0F9D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CB7B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503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FE94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60D4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4134</w:t>
            </w:r>
          </w:p>
        </w:tc>
      </w:tr>
      <w:tr w:rsidR="00DA3F24" w:rsidRPr="0007590C" w14:paraId="01DC6B7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6B98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4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1DB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ULTJ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BFAD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3635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8933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647B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AD64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7238</w:t>
            </w:r>
          </w:p>
        </w:tc>
      </w:tr>
      <w:tr w:rsidR="00DA3F24" w:rsidRPr="0007590C" w14:paraId="0FDA9B7C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39B1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4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243B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UNVR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C72F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3D63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0738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D178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CE35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197</w:t>
            </w:r>
          </w:p>
        </w:tc>
      </w:tr>
      <w:tr w:rsidR="00DA3F24" w:rsidRPr="0007590C" w14:paraId="7FFDD829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BA8E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4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BA35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WIIM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669B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2904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4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51AB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E465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9353</w:t>
            </w:r>
          </w:p>
        </w:tc>
      </w:tr>
      <w:tr w:rsidR="00DA3F24" w:rsidRPr="0007590C" w14:paraId="30F28D80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AAB8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4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460C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LEO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22F6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14C3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8185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5FD5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40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4321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3404</w:t>
            </w:r>
          </w:p>
        </w:tc>
      </w:tr>
      <w:tr w:rsidR="00DA3F24" w:rsidRPr="0007590C" w14:paraId="57E5345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B259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4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EE82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HOKI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C09A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A8F4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9453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7615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40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E62E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1199</w:t>
            </w:r>
          </w:p>
        </w:tc>
      </w:tr>
      <w:tr w:rsidR="00DA3F24" w:rsidRPr="0007590C" w14:paraId="297F92DF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7156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4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CD1A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AMP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4E21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1888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888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09C6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C2B8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8722</w:t>
            </w:r>
          </w:p>
        </w:tc>
      </w:tr>
      <w:tr w:rsidR="00DA3F24" w:rsidRPr="0007590C" w14:paraId="1411E81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235E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4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A9DF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GOOD 20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9AA7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CC25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3004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83EC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E04F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28</w:t>
            </w:r>
          </w:p>
        </w:tc>
      </w:tr>
      <w:tr w:rsidR="00DA3F24" w:rsidRPr="0007590C" w14:paraId="13D8471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1FBE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4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960D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ALI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54AC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3C94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462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DA01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2FFB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6127</w:t>
            </w:r>
          </w:p>
        </w:tc>
      </w:tr>
      <w:tr w:rsidR="00DA3F24" w:rsidRPr="0007590C" w14:paraId="46B70865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C787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5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5C2F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DES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5933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D66C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845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C59A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95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7229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2179</w:t>
            </w:r>
          </w:p>
        </w:tc>
      </w:tr>
      <w:tr w:rsidR="00DA3F24" w:rsidRPr="0007590C" w14:paraId="1DB68DF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9E91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5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0763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AMRT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3176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6CAC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152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EED4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84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13EE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9456</w:t>
            </w:r>
          </w:p>
        </w:tc>
      </w:tr>
      <w:tr w:rsidR="00DA3F24" w:rsidRPr="0007590C" w14:paraId="4486E292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10E1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5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6DF5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BISI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251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E356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08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3D31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28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5D9F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5432</w:t>
            </w:r>
          </w:p>
        </w:tc>
      </w:tr>
      <w:tr w:rsidR="00DA3F24" w:rsidRPr="0007590C" w14:paraId="007828B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EC3B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5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74B0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BUDI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6159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66D9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65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5F9F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61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34B9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2932</w:t>
            </w:r>
          </w:p>
        </w:tc>
      </w:tr>
      <w:tr w:rsidR="00DA3F24" w:rsidRPr="0007590C" w14:paraId="5279086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FB3A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lastRenderedPageBreak/>
              <w:t>15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CC59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EKA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5441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18C0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575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573D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725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A82C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2844</w:t>
            </w:r>
          </w:p>
        </w:tc>
      </w:tr>
      <w:tr w:rsidR="00DA3F24" w:rsidRPr="0007590C" w14:paraId="04015C60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4430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5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BC40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PIN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AFBC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A01F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27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9760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1F7E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354</w:t>
            </w:r>
          </w:p>
        </w:tc>
      </w:tr>
      <w:tr w:rsidR="00DA3F24" w:rsidRPr="0007590C" w14:paraId="4FD537E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18C7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5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696E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DLTA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82EC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762B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95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382F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502B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76</w:t>
            </w:r>
          </w:p>
        </w:tc>
      </w:tr>
      <w:tr w:rsidR="00DA3F24" w:rsidRPr="0007590C" w14:paraId="66CB98FB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DD56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5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0DDB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DSNG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73EC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11F9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6273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55A3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85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1D31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857</w:t>
            </w:r>
          </w:p>
        </w:tc>
      </w:tr>
      <w:tr w:rsidR="00DA3F24" w:rsidRPr="0007590C" w14:paraId="3C44B0FB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8B28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5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664C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EPMT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4D77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A104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6943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E270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62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B8E0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81</w:t>
            </w:r>
          </w:p>
        </w:tc>
      </w:tr>
      <w:tr w:rsidR="00DA3F24" w:rsidRPr="0007590C" w14:paraId="25ECCF7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6727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5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2EF1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FISH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A27D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7DDB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391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28C0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63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3BA3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114</w:t>
            </w:r>
          </w:p>
        </w:tc>
      </w:tr>
      <w:tr w:rsidR="00DA3F24" w:rsidRPr="0007590C" w14:paraId="45CE9F95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FD44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6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FB60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GGRM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63B2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710A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40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6518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160E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139</w:t>
            </w:r>
          </w:p>
        </w:tc>
      </w:tr>
      <w:tr w:rsidR="00DA3F24" w:rsidRPr="0007590C" w14:paraId="3CCE331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CFD0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6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3F6F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HMSP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56FF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6211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0298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043A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01E7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1542</w:t>
            </w:r>
          </w:p>
        </w:tc>
      </w:tr>
      <w:tr w:rsidR="00DA3F24" w:rsidRPr="0007590C" w14:paraId="12F46CA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AF47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6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13D6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ICBP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DF09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3859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619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9605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84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23CD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963</w:t>
            </w:r>
          </w:p>
        </w:tc>
      </w:tr>
      <w:tr w:rsidR="00DA3F24" w:rsidRPr="0007590C" w14:paraId="470405F2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9222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6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F0F3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INDF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6EEB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1D95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6142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C06F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428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4378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095</w:t>
            </w:r>
          </w:p>
        </w:tc>
      </w:tr>
      <w:tr w:rsidR="00DA3F24" w:rsidRPr="0007590C" w14:paraId="206F6717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4FA1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6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A404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JPFA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FF4E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30A5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98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1D12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84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19BB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561</w:t>
            </w:r>
          </w:p>
        </w:tc>
      </w:tr>
      <w:tr w:rsidR="00DA3F24" w:rsidRPr="0007590C" w14:paraId="5463F594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2AC4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6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71DB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LSIP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BE91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A21F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69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628A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84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21DF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8338</w:t>
            </w:r>
          </w:p>
        </w:tc>
      </w:tr>
      <w:tr w:rsidR="00DA3F24" w:rsidRPr="0007590C" w14:paraId="02EE01C8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103B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6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91C6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IDI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2DAA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C217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262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C1A4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83BE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578</w:t>
            </w:r>
          </w:p>
        </w:tc>
      </w:tr>
      <w:tr w:rsidR="00DA3F24" w:rsidRPr="0007590C" w14:paraId="0810AE4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6FD5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6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2E35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LBI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7F8B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E41B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9230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C591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62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3473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7409</w:t>
            </w:r>
          </w:p>
        </w:tc>
      </w:tr>
      <w:tr w:rsidR="00DA3F24" w:rsidRPr="0007590C" w14:paraId="78FFB31B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9A4D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6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5B2E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MYOR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D503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B27F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376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934B4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29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7AE8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8844</w:t>
            </w:r>
          </w:p>
        </w:tc>
      </w:tr>
      <w:tr w:rsidR="00DA3F24" w:rsidRPr="0007590C" w14:paraId="548FEAE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6FDE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6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6904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ROTI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AEBE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A035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952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01B4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3E68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0465</w:t>
            </w:r>
          </w:p>
        </w:tc>
      </w:tr>
      <w:tr w:rsidR="00DA3F24" w:rsidRPr="0007590C" w14:paraId="05D46B0D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2ED7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7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DCB3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DPC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B0CD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9B0C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2838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0E15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0E4B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1746</w:t>
            </w:r>
          </w:p>
        </w:tc>
      </w:tr>
      <w:tr w:rsidR="00DA3F24" w:rsidRPr="0007590C" w14:paraId="00F51832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B93B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7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F6E1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KBM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007B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474E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8618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6C7E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06D1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4242</w:t>
            </w:r>
          </w:p>
        </w:tc>
      </w:tr>
      <w:tr w:rsidR="00DA3F24" w:rsidRPr="0007590C" w14:paraId="2971E24D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DE2A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7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DB64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KLT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6A64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5952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897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8158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84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F52A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245</w:t>
            </w:r>
          </w:p>
        </w:tc>
      </w:tr>
      <w:tr w:rsidR="00DA3F24" w:rsidRPr="0007590C" w14:paraId="309FCF6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3687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7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B2B1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MAR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1025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3E6E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76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CF16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40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6921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2922</w:t>
            </w:r>
          </w:p>
        </w:tc>
      </w:tr>
      <w:tr w:rsidR="00DA3F24" w:rsidRPr="0007590C" w14:paraId="0F7759A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57C9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7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9673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SMS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9E2B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BDE6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519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0C1C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7EBA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6167</w:t>
            </w:r>
          </w:p>
        </w:tc>
      </w:tr>
      <w:tr w:rsidR="00DA3F24" w:rsidRPr="0007590C" w14:paraId="226D63A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63CB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7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53B4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STTP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F451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A75B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74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20EB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07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AA51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3604</w:t>
            </w:r>
          </w:p>
        </w:tc>
      </w:tr>
      <w:tr w:rsidR="00DA3F24" w:rsidRPr="0007590C" w14:paraId="6BA18E2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53C9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76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2197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BLA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6BA7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BA2A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700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C72A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18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8611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3385</w:t>
            </w:r>
          </w:p>
        </w:tc>
      </w:tr>
      <w:tr w:rsidR="00DA3F24" w:rsidRPr="0007590C" w14:paraId="7C91716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6CC4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77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87BE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CID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6A6F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FF4E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8589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1F01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5985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0761</w:t>
            </w:r>
          </w:p>
        </w:tc>
      </w:tr>
      <w:tr w:rsidR="00DA3F24" w:rsidRPr="0007590C" w14:paraId="287C0B83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97B8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78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4B98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TGKA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ED8B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BFE4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3.103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6CCE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62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05F7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1437</w:t>
            </w:r>
          </w:p>
        </w:tc>
      </w:tr>
      <w:tr w:rsidR="00DA3F24" w:rsidRPr="0007590C" w14:paraId="7F3115B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276E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79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885B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ULTJ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E7261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6D63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379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4FA2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62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DCC3D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3089</w:t>
            </w:r>
          </w:p>
        </w:tc>
      </w:tr>
      <w:tr w:rsidR="00DA3F24" w:rsidRPr="0007590C" w14:paraId="01EBD17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B6B0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80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6632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UNVR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7C1E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6FE8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2.2501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0718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84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0A0F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29287</w:t>
            </w:r>
          </w:p>
        </w:tc>
      </w:tr>
      <w:tr w:rsidR="00DA3F24" w:rsidRPr="0007590C" w14:paraId="2EA3DCD9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E87E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81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FCCE8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WIIM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4CF0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704D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7080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1F9C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85EA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1511</w:t>
            </w:r>
          </w:p>
        </w:tc>
      </w:tr>
      <w:tr w:rsidR="00DA3F24" w:rsidRPr="0007590C" w14:paraId="56BC532E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C42E0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82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E879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LEO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5254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47BF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802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3DA9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6A1DC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155</w:t>
            </w:r>
          </w:p>
        </w:tc>
      </w:tr>
      <w:tr w:rsidR="00DA3F24" w:rsidRPr="0007590C" w14:paraId="6E6064F5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FF8E2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83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BC28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HOKI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2995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2B3BE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140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65EF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5BC2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116</w:t>
            </w:r>
          </w:p>
        </w:tc>
      </w:tr>
      <w:tr w:rsidR="00DA3F24" w:rsidRPr="0007590C" w14:paraId="2CD8EC2A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DF2B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84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4CC37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CAMP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B383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9805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0507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D269A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5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EC719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11282</w:t>
            </w:r>
          </w:p>
        </w:tc>
      </w:tr>
      <w:tr w:rsidR="00DA3F24" w:rsidRPr="0007590C" w14:paraId="67164B11" w14:textId="77777777" w:rsidTr="00884092">
        <w:trPr>
          <w:trHeight w:val="300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8D82F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85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A3D2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GOOD 20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88583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6E0F5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1.434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10646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373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A7B3B" w14:textId="77777777" w:rsidR="00DA3F24" w:rsidRPr="0007590C" w:rsidRDefault="00DA3F24" w:rsidP="00DA3F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</w:rPr>
            </w:pPr>
            <w:r w:rsidRPr="0007590C">
              <w:rPr>
                <w:rFonts w:ascii="Times New Roman" w:eastAsia="Times New Roman" w:hAnsi="Times New Roman" w:cs="Times New Roman"/>
                <w:color w:val="000000"/>
                <w:sz w:val="24"/>
              </w:rPr>
              <w:t>0.0712</w:t>
            </w:r>
          </w:p>
        </w:tc>
      </w:tr>
    </w:tbl>
    <w:p w14:paraId="5D4AB3B3" w14:textId="77777777" w:rsidR="00B64F12" w:rsidRPr="0007590C" w:rsidRDefault="00B64F12" w:rsidP="00B64F12">
      <w:pPr>
        <w:rPr>
          <w:rFonts w:ascii="Times New Roman" w:hAnsi="Times New Roman" w:cs="Times New Roman"/>
          <w:sz w:val="24"/>
          <w:szCs w:val="24"/>
        </w:rPr>
      </w:pPr>
    </w:p>
    <w:p w14:paraId="15DCC2C8" w14:textId="77777777" w:rsidR="0056029D" w:rsidRDefault="0056029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1292395" w14:textId="77777777" w:rsidR="00B64F12" w:rsidRPr="0007590C" w:rsidRDefault="00B64F12" w:rsidP="00B64F12">
      <w:pPr>
        <w:tabs>
          <w:tab w:val="left" w:pos="6855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7590C">
        <w:rPr>
          <w:rFonts w:ascii="Times New Roman" w:hAnsi="Times New Roman" w:cs="Times New Roman"/>
          <w:sz w:val="24"/>
          <w:szCs w:val="24"/>
        </w:rPr>
        <w:lastRenderedPageBreak/>
        <w:t xml:space="preserve">Lampiran 6 </w:t>
      </w:r>
    </w:p>
    <w:p w14:paraId="3246FC6C" w14:textId="77777777" w:rsidR="00B64F12" w:rsidRPr="0007590C" w:rsidRDefault="00B64F12" w:rsidP="00B64F12">
      <w:pPr>
        <w:tabs>
          <w:tab w:val="left" w:pos="6855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7590C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786FFB">
        <w:rPr>
          <w:rFonts w:ascii="Times New Roman" w:hAnsi="Times New Roman" w:cs="Times New Roman"/>
          <w:i/>
          <w:sz w:val="24"/>
          <w:szCs w:val="24"/>
        </w:rPr>
        <w:t>output</w:t>
      </w:r>
      <w:r w:rsidRPr="0007590C">
        <w:rPr>
          <w:rFonts w:ascii="Times New Roman" w:hAnsi="Times New Roman" w:cs="Times New Roman"/>
          <w:sz w:val="24"/>
          <w:szCs w:val="24"/>
        </w:rPr>
        <w:t xml:space="preserve"> SPSS 25 pada dat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r w:rsidRPr="00786FFB">
        <w:rPr>
          <w:rFonts w:ascii="Times New Roman" w:hAnsi="Times New Roman" w:cs="Times New Roman"/>
          <w:i/>
          <w:sz w:val="24"/>
          <w:szCs w:val="24"/>
        </w:rPr>
        <w:t>Green Accounting, Total Asset Turnover</w:t>
      </w:r>
      <w:r w:rsidRPr="0007590C">
        <w:rPr>
          <w:rFonts w:ascii="Times New Roman" w:hAnsi="Times New Roman" w:cs="Times New Roman"/>
          <w:sz w:val="24"/>
          <w:szCs w:val="24"/>
        </w:rPr>
        <w:t xml:space="preserve"> dan </w:t>
      </w:r>
      <w:r w:rsidRPr="00786FFB">
        <w:rPr>
          <w:rFonts w:ascii="Times New Roman" w:hAnsi="Times New Roman" w:cs="Times New Roman"/>
          <w:i/>
          <w:sz w:val="24"/>
          <w:szCs w:val="24"/>
        </w:rPr>
        <w:t>Corporate Social Responsibility</w:t>
      </w:r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pada Perusahaan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primer yang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07590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7590C">
        <w:rPr>
          <w:rFonts w:ascii="Times New Roman" w:hAnsi="Times New Roman" w:cs="Times New Roman"/>
          <w:sz w:val="24"/>
          <w:szCs w:val="24"/>
        </w:rPr>
        <w:t xml:space="preserve"> 2018-2022</w:t>
      </w:r>
      <w:r w:rsidR="00786FFB">
        <w:rPr>
          <w:rFonts w:ascii="Times New Roman" w:hAnsi="Times New Roman" w:cs="Times New Roman"/>
          <w:sz w:val="24"/>
          <w:szCs w:val="24"/>
        </w:rPr>
        <w:t>:</w:t>
      </w:r>
    </w:p>
    <w:p w14:paraId="684E8749" w14:textId="77777777" w:rsidR="00B64F12" w:rsidRPr="0007590C" w:rsidRDefault="00693CE0" w:rsidP="00B64F12">
      <w:pPr>
        <w:pStyle w:val="ListParagraph"/>
        <w:numPr>
          <w:ilvl w:val="1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ji</w:t>
      </w:r>
      <w:r w:rsidR="00B64F12"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4F12" w:rsidRPr="0007590C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="00B64F12" w:rsidRPr="000759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4F12" w:rsidRPr="0007590C">
        <w:rPr>
          <w:rFonts w:ascii="Times New Roman" w:hAnsi="Times New Roman" w:cs="Times New Roman"/>
          <w:sz w:val="24"/>
          <w:szCs w:val="24"/>
        </w:rPr>
        <w:t>Deskriptif</w:t>
      </w:r>
      <w:proofErr w:type="spellEnd"/>
    </w:p>
    <w:tbl>
      <w:tblPr>
        <w:tblW w:w="79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86"/>
        <w:gridCol w:w="759"/>
        <w:gridCol w:w="1170"/>
        <w:gridCol w:w="1188"/>
        <w:gridCol w:w="999"/>
        <w:gridCol w:w="1407"/>
      </w:tblGrid>
      <w:tr w:rsidR="00B64F12" w:rsidRPr="00D072C9" w14:paraId="152783EA" w14:textId="77777777" w:rsidTr="006339DC">
        <w:trPr>
          <w:cantSplit/>
          <w:trHeight w:val="414"/>
        </w:trPr>
        <w:tc>
          <w:tcPr>
            <w:tcW w:w="7909" w:type="dxa"/>
            <w:gridSpan w:val="6"/>
            <w:shd w:val="clear" w:color="auto" w:fill="auto"/>
            <w:vAlign w:val="center"/>
          </w:tcPr>
          <w:p w14:paraId="27A8E35F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</w:rPr>
            </w:pPr>
            <w:r w:rsidRPr="00D072C9">
              <w:rPr>
                <w:rFonts w:ascii="Times New Roman" w:hAnsi="Times New Roman" w:cs="Times New Roman"/>
                <w:b/>
                <w:bCs/>
                <w:sz w:val="24"/>
              </w:rPr>
              <w:t>Descriptive Statistics</w:t>
            </w:r>
          </w:p>
        </w:tc>
      </w:tr>
      <w:tr w:rsidR="00B64F12" w:rsidRPr="00D072C9" w14:paraId="70166F7A" w14:textId="77777777" w:rsidTr="00D072C9">
        <w:trPr>
          <w:cantSplit/>
          <w:trHeight w:val="431"/>
        </w:trPr>
        <w:tc>
          <w:tcPr>
            <w:tcW w:w="2386" w:type="dxa"/>
            <w:shd w:val="clear" w:color="auto" w:fill="auto"/>
            <w:vAlign w:val="bottom"/>
          </w:tcPr>
          <w:p w14:paraId="27FC57AA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9" w:type="dxa"/>
            <w:shd w:val="clear" w:color="auto" w:fill="auto"/>
            <w:vAlign w:val="bottom"/>
          </w:tcPr>
          <w:p w14:paraId="16BBDC51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N</w:t>
            </w:r>
          </w:p>
        </w:tc>
        <w:tc>
          <w:tcPr>
            <w:tcW w:w="1170" w:type="dxa"/>
            <w:shd w:val="clear" w:color="auto" w:fill="auto"/>
            <w:vAlign w:val="bottom"/>
          </w:tcPr>
          <w:p w14:paraId="3FFFD4CF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Minimum</w:t>
            </w:r>
          </w:p>
        </w:tc>
        <w:tc>
          <w:tcPr>
            <w:tcW w:w="1188" w:type="dxa"/>
            <w:shd w:val="clear" w:color="auto" w:fill="auto"/>
            <w:vAlign w:val="bottom"/>
          </w:tcPr>
          <w:p w14:paraId="5493EAAE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Maximum</w:t>
            </w:r>
          </w:p>
        </w:tc>
        <w:tc>
          <w:tcPr>
            <w:tcW w:w="999" w:type="dxa"/>
            <w:shd w:val="clear" w:color="auto" w:fill="auto"/>
            <w:vAlign w:val="bottom"/>
          </w:tcPr>
          <w:p w14:paraId="499EFB1D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Mean</w:t>
            </w:r>
          </w:p>
        </w:tc>
        <w:tc>
          <w:tcPr>
            <w:tcW w:w="1407" w:type="dxa"/>
            <w:shd w:val="clear" w:color="auto" w:fill="auto"/>
            <w:vAlign w:val="bottom"/>
          </w:tcPr>
          <w:p w14:paraId="73146292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Std. Deviation</w:t>
            </w:r>
          </w:p>
        </w:tc>
      </w:tr>
      <w:tr w:rsidR="00B64F12" w:rsidRPr="00D072C9" w14:paraId="455BC22F" w14:textId="77777777" w:rsidTr="00D072C9">
        <w:trPr>
          <w:cantSplit/>
          <w:trHeight w:val="414"/>
        </w:trPr>
        <w:tc>
          <w:tcPr>
            <w:tcW w:w="2386" w:type="dxa"/>
            <w:shd w:val="clear" w:color="auto" w:fill="auto"/>
          </w:tcPr>
          <w:p w14:paraId="27BF7FA7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Green Accounting</w:t>
            </w:r>
          </w:p>
        </w:tc>
        <w:tc>
          <w:tcPr>
            <w:tcW w:w="759" w:type="dxa"/>
            <w:shd w:val="clear" w:color="auto" w:fill="auto"/>
          </w:tcPr>
          <w:p w14:paraId="7890E588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175</w:t>
            </w:r>
          </w:p>
        </w:tc>
        <w:tc>
          <w:tcPr>
            <w:tcW w:w="1170" w:type="dxa"/>
            <w:shd w:val="clear" w:color="auto" w:fill="auto"/>
          </w:tcPr>
          <w:p w14:paraId="69C297A0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00</w:t>
            </w:r>
          </w:p>
        </w:tc>
        <w:tc>
          <w:tcPr>
            <w:tcW w:w="1188" w:type="dxa"/>
            <w:shd w:val="clear" w:color="auto" w:fill="auto"/>
          </w:tcPr>
          <w:p w14:paraId="693FD3D4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1.00</w:t>
            </w:r>
          </w:p>
        </w:tc>
        <w:tc>
          <w:tcPr>
            <w:tcW w:w="999" w:type="dxa"/>
            <w:shd w:val="clear" w:color="auto" w:fill="auto"/>
          </w:tcPr>
          <w:p w14:paraId="50AE4BC6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8000</w:t>
            </w:r>
          </w:p>
        </w:tc>
        <w:tc>
          <w:tcPr>
            <w:tcW w:w="1407" w:type="dxa"/>
            <w:shd w:val="clear" w:color="auto" w:fill="auto"/>
          </w:tcPr>
          <w:p w14:paraId="499DCA03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40115</w:t>
            </w:r>
          </w:p>
        </w:tc>
      </w:tr>
      <w:tr w:rsidR="00B64F12" w:rsidRPr="00D072C9" w14:paraId="2EFEF48F" w14:textId="77777777" w:rsidTr="00D072C9">
        <w:trPr>
          <w:cantSplit/>
          <w:trHeight w:val="414"/>
        </w:trPr>
        <w:tc>
          <w:tcPr>
            <w:tcW w:w="2386" w:type="dxa"/>
            <w:shd w:val="clear" w:color="auto" w:fill="auto"/>
          </w:tcPr>
          <w:p w14:paraId="6C3570E5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Total Asset Turnover</w:t>
            </w:r>
          </w:p>
        </w:tc>
        <w:tc>
          <w:tcPr>
            <w:tcW w:w="759" w:type="dxa"/>
            <w:shd w:val="clear" w:color="auto" w:fill="auto"/>
          </w:tcPr>
          <w:p w14:paraId="5938E9A4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175</w:t>
            </w:r>
          </w:p>
        </w:tc>
        <w:tc>
          <w:tcPr>
            <w:tcW w:w="1170" w:type="dxa"/>
            <w:shd w:val="clear" w:color="auto" w:fill="auto"/>
          </w:tcPr>
          <w:p w14:paraId="77681A82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14</w:t>
            </w:r>
          </w:p>
        </w:tc>
        <w:tc>
          <w:tcPr>
            <w:tcW w:w="1188" w:type="dxa"/>
            <w:shd w:val="clear" w:color="auto" w:fill="auto"/>
          </w:tcPr>
          <w:p w14:paraId="6FCDD693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4.46</w:t>
            </w:r>
          </w:p>
        </w:tc>
        <w:tc>
          <w:tcPr>
            <w:tcW w:w="999" w:type="dxa"/>
            <w:shd w:val="clear" w:color="auto" w:fill="auto"/>
          </w:tcPr>
          <w:p w14:paraId="46ADAE3A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1.3441</w:t>
            </w:r>
          </w:p>
        </w:tc>
        <w:tc>
          <w:tcPr>
            <w:tcW w:w="1407" w:type="dxa"/>
            <w:shd w:val="clear" w:color="auto" w:fill="auto"/>
          </w:tcPr>
          <w:p w14:paraId="1001C569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84373</w:t>
            </w:r>
          </w:p>
        </w:tc>
      </w:tr>
      <w:tr w:rsidR="00B64F12" w:rsidRPr="00D072C9" w14:paraId="77B08AD3" w14:textId="77777777" w:rsidTr="00D072C9">
        <w:trPr>
          <w:cantSplit/>
          <w:trHeight w:val="845"/>
        </w:trPr>
        <w:tc>
          <w:tcPr>
            <w:tcW w:w="2386" w:type="dxa"/>
            <w:shd w:val="clear" w:color="auto" w:fill="auto"/>
          </w:tcPr>
          <w:p w14:paraId="05F8DA42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Corporate Social Responsibility</w:t>
            </w:r>
          </w:p>
        </w:tc>
        <w:tc>
          <w:tcPr>
            <w:tcW w:w="759" w:type="dxa"/>
            <w:shd w:val="clear" w:color="auto" w:fill="auto"/>
          </w:tcPr>
          <w:p w14:paraId="36D9D451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175</w:t>
            </w:r>
          </w:p>
        </w:tc>
        <w:tc>
          <w:tcPr>
            <w:tcW w:w="1170" w:type="dxa"/>
            <w:shd w:val="clear" w:color="auto" w:fill="auto"/>
          </w:tcPr>
          <w:p w14:paraId="5DB3060F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18</w:t>
            </w:r>
          </w:p>
        </w:tc>
        <w:tc>
          <w:tcPr>
            <w:tcW w:w="1188" w:type="dxa"/>
            <w:shd w:val="clear" w:color="auto" w:fill="auto"/>
          </w:tcPr>
          <w:p w14:paraId="37FC5719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49</w:t>
            </w:r>
          </w:p>
        </w:tc>
        <w:tc>
          <w:tcPr>
            <w:tcW w:w="999" w:type="dxa"/>
            <w:shd w:val="clear" w:color="auto" w:fill="auto"/>
          </w:tcPr>
          <w:p w14:paraId="66A63844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3286</w:t>
            </w:r>
          </w:p>
        </w:tc>
        <w:tc>
          <w:tcPr>
            <w:tcW w:w="1407" w:type="dxa"/>
            <w:shd w:val="clear" w:color="auto" w:fill="auto"/>
          </w:tcPr>
          <w:p w14:paraId="11C96EE9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06468</w:t>
            </w:r>
          </w:p>
        </w:tc>
      </w:tr>
      <w:tr w:rsidR="00B64F12" w:rsidRPr="00D072C9" w14:paraId="64D6A84C" w14:textId="77777777" w:rsidTr="00D072C9">
        <w:trPr>
          <w:cantSplit/>
          <w:trHeight w:val="431"/>
        </w:trPr>
        <w:tc>
          <w:tcPr>
            <w:tcW w:w="2386" w:type="dxa"/>
            <w:shd w:val="clear" w:color="auto" w:fill="auto"/>
          </w:tcPr>
          <w:p w14:paraId="4ACACAF8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proofErr w:type="spellStart"/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Profitabilitas</w:t>
            </w:r>
            <w:proofErr w:type="spellEnd"/>
          </w:p>
        </w:tc>
        <w:tc>
          <w:tcPr>
            <w:tcW w:w="759" w:type="dxa"/>
            <w:shd w:val="clear" w:color="auto" w:fill="auto"/>
          </w:tcPr>
          <w:p w14:paraId="60D971EB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175</w:t>
            </w:r>
          </w:p>
        </w:tc>
        <w:tc>
          <w:tcPr>
            <w:tcW w:w="1170" w:type="dxa"/>
            <w:shd w:val="clear" w:color="auto" w:fill="auto"/>
          </w:tcPr>
          <w:p w14:paraId="10F43ECF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00</w:t>
            </w:r>
          </w:p>
        </w:tc>
        <w:tc>
          <w:tcPr>
            <w:tcW w:w="1188" w:type="dxa"/>
            <w:shd w:val="clear" w:color="auto" w:fill="auto"/>
          </w:tcPr>
          <w:p w14:paraId="051A3709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60</w:t>
            </w:r>
          </w:p>
        </w:tc>
        <w:tc>
          <w:tcPr>
            <w:tcW w:w="999" w:type="dxa"/>
            <w:shd w:val="clear" w:color="auto" w:fill="auto"/>
          </w:tcPr>
          <w:p w14:paraId="59BE11B6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2766</w:t>
            </w:r>
          </w:p>
        </w:tc>
        <w:tc>
          <w:tcPr>
            <w:tcW w:w="1407" w:type="dxa"/>
            <w:shd w:val="clear" w:color="auto" w:fill="auto"/>
          </w:tcPr>
          <w:p w14:paraId="6BBA4ADB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10910</w:t>
            </w:r>
          </w:p>
        </w:tc>
      </w:tr>
      <w:tr w:rsidR="00B64F12" w:rsidRPr="00D072C9" w14:paraId="1751407B" w14:textId="77777777" w:rsidTr="00D072C9">
        <w:trPr>
          <w:cantSplit/>
          <w:trHeight w:val="414"/>
        </w:trPr>
        <w:tc>
          <w:tcPr>
            <w:tcW w:w="2386" w:type="dxa"/>
            <w:shd w:val="clear" w:color="auto" w:fill="auto"/>
          </w:tcPr>
          <w:p w14:paraId="1A034573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Valid N (listwise)</w:t>
            </w:r>
          </w:p>
        </w:tc>
        <w:tc>
          <w:tcPr>
            <w:tcW w:w="759" w:type="dxa"/>
            <w:shd w:val="clear" w:color="auto" w:fill="auto"/>
          </w:tcPr>
          <w:p w14:paraId="0A8C1E74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175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3C78FB2B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88" w:type="dxa"/>
            <w:shd w:val="clear" w:color="auto" w:fill="auto"/>
            <w:vAlign w:val="center"/>
          </w:tcPr>
          <w:p w14:paraId="08486EDA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9" w:type="dxa"/>
            <w:shd w:val="clear" w:color="auto" w:fill="auto"/>
            <w:vAlign w:val="center"/>
          </w:tcPr>
          <w:p w14:paraId="5DD14695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07" w:type="dxa"/>
            <w:shd w:val="clear" w:color="auto" w:fill="auto"/>
            <w:vAlign w:val="center"/>
          </w:tcPr>
          <w:p w14:paraId="408DB478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3235CD7" w14:textId="77777777" w:rsidR="00B64F12" w:rsidRPr="00394B94" w:rsidRDefault="00B64F12" w:rsidP="00B64F12">
      <w:pPr>
        <w:pStyle w:val="ListParagraph"/>
        <w:ind w:left="360"/>
        <w:rPr>
          <w:rFonts w:ascii="Times New Roman" w:hAnsi="Times New Roman" w:cs="Times New Roman"/>
          <w:b/>
          <w:sz w:val="24"/>
          <w:szCs w:val="24"/>
        </w:rPr>
      </w:pPr>
    </w:p>
    <w:p w14:paraId="1EAD79C0" w14:textId="77777777" w:rsidR="00B64F12" w:rsidRPr="00394B94" w:rsidRDefault="00693CE0" w:rsidP="00693CE0">
      <w:pPr>
        <w:pStyle w:val="ListParagraph"/>
        <w:numPr>
          <w:ilvl w:val="1"/>
          <w:numId w:val="16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94B94"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 w:rsidRPr="00394B94">
        <w:rPr>
          <w:rFonts w:ascii="Times New Roman" w:hAnsi="Times New Roman" w:cs="Times New Roman"/>
          <w:b/>
          <w:sz w:val="24"/>
          <w:szCs w:val="24"/>
        </w:rPr>
        <w:t>Asumsi</w:t>
      </w:r>
      <w:proofErr w:type="spellEnd"/>
      <w:r w:rsidRPr="00394B9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94B94">
        <w:rPr>
          <w:rFonts w:ascii="Times New Roman" w:hAnsi="Times New Roman" w:cs="Times New Roman"/>
          <w:b/>
          <w:sz w:val="24"/>
          <w:szCs w:val="24"/>
        </w:rPr>
        <w:t>Klasik</w:t>
      </w:r>
      <w:proofErr w:type="spellEnd"/>
    </w:p>
    <w:p w14:paraId="002485D5" w14:textId="77777777" w:rsidR="00693CE0" w:rsidRPr="00394B94" w:rsidRDefault="00693CE0" w:rsidP="00693CE0">
      <w:pPr>
        <w:pStyle w:val="ListParagraph"/>
        <w:numPr>
          <w:ilvl w:val="0"/>
          <w:numId w:val="46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94B94"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 w:rsidRPr="00394B94">
        <w:rPr>
          <w:rFonts w:ascii="Times New Roman" w:hAnsi="Times New Roman" w:cs="Times New Roman"/>
          <w:b/>
          <w:sz w:val="24"/>
          <w:szCs w:val="24"/>
        </w:rPr>
        <w:t>Norrmalitas</w:t>
      </w:r>
      <w:proofErr w:type="spellEnd"/>
    </w:p>
    <w:p w14:paraId="142EF002" w14:textId="77777777" w:rsidR="00902ACA" w:rsidRPr="00394B94" w:rsidRDefault="00902ACA" w:rsidP="00693CE0">
      <w:pPr>
        <w:pStyle w:val="ListParagraph"/>
        <w:numPr>
          <w:ilvl w:val="0"/>
          <w:numId w:val="45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94B94">
        <w:rPr>
          <w:rFonts w:ascii="Times New Roman" w:hAnsi="Times New Roman" w:cs="Times New Roman"/>
          <w:b/>
          <w:sz w:val="24"/>
          <w:szCs w:val="24"/>
        </w:rPr>
        <w:t xml:space="preserve">Uji </w:t>
      </w:r>
      <w:r w:rsidRPr="00394B94">
        <w:rPr>
          <w:rFonts w:ascii="Times New Roman" w:hAnsi="Times New Roman" w:cs="Times New Roman"/>
          <w:b/>
          <w:i/>
          <w:sz w:val="24"/>
          <w:szCs w:val="24"/>
        </w:rPr>
        <w:t>Kolmogorov-Smirnov</w:t>
      </w:r>
      <w:r w:rsidRPr="00394B94">
        <w:rPr>
          <w:rFonts w:ascii="Times New Roman" w:hAnsi="Times New Roman" w:cs="Times New Roman"/>
          <w:b/>
          <w:sz w:val="24"/>
          <w:szCs w:val="24"/>
        </w:rPr>
        <w:t xml:space="preserve"> (</w:t>
      </w:r>
      <w:proofErr w:type="spellStart"/>
      <w:r w:rsidRPr="00394B94">
        <w:rPr>
          <w:rFonts w:ascii="Times New Roman" w:hAnsi="Times New Roman" w:cs="Times New Roman"/>
          <w:b/>
          <w:sz w:val="24"/>
          <w:szCs w:val="24"/>
        </w:rPr>
        <w:t>Sebelum</w:t>
      </w:r>
      <w:proofErr w:type="spellEnd"/>
      <w:r w:rsidRPr="00394B9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94B94">
        <w:rPr>
          <w:rFonts w:ascii="Times New Roman" w:hAnsi="Times New Roman" w:cs="Times New Roman"/>
          <w:b/>
          <w:sz w:val="24"/>
          <w:szCs w:val="24"/>
        </w:rPr>
        <w:t>Tr</w:t>
      </w:r>
      <w:r w:rsidR="00693CE0" w:rsidRPr="00394B94">
        <w:rPr>
          <w:rFonts w:ascii="Times New Roman" w:hAnsi="Times New Roman" w:cs="Times New Roman"/>
          <w:b/>
          <w:sz w:val="24"/>
          <w:szCs w:val="24"/>
        </w:rPr>
        <w:t>ansformasi</w:t>
      </w:r>
      <w:proofErr w:type="spellEnd"/>
      <w:r w:rsidR="00693CE0" w:rsidRPr="00394B94">
        <w:rPr>
          <w:rFonts w:ascii="Times New Roman" w:hAnsi="Times New Roman" w:cs="Times New Roman"/>
          <w:b/>
          <w:sz w:val="24"/>
          <w:szCs w:val="24"/>
        </w:rPr>
        <w:t>)</w:t>
      </w:r>
    </w:p>
    <w:tbl>
      <w:tblPr>
        <w:tblW w:w="521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35"/>
        <w:gridCol w:w="2075"/>
        <w:gridCol w:w="1705"/>
      </w:tblGrid>
      <w:tr w:rsidR="00693CE0" w:rsidRPr="00D072C9" w14:paraId="6DB570F8" w14:textId="77777777" w:rsidTr="00617FB4">
        <w:trPr>
          <w:cantSplit/>
          <w:trHeight w:val="306"/>
          <w:jc w:val="center"/>
        </w:trPr>
        <w:tc>
          <w:tcPr>
            <w:tcW w:w="5215" w:type="dxa"/>
            <w:gridSpan w:val="3"/>
            <w:shd w:val="clear" w:color="auto" w:fill="auto"/>
            <w:vAlign w:val="center"/>
          </w:tcPr>
          <w:p w14:paraId="67BA35F9" w14:textId="77777777" w:rsidR="00693CE0" w:rsidRPr="00D072C9" w:rsidRDefault="00693CE0" w:rsidP="00D072C9">
            <w:pPr>
              <w:autoSpaceDE w:val="0"/>
              <w:autoSpaceDN w:val="0"/>
              <w:adjustRightInd w:val="0"/>
              <w:spacing w:line="320" w:lineRule="atLeast"/>
              <w:ind w:left="-1020" w:right="60" w:firstLine="1020"/>
              <w:jc w:val="center"/>
              <w:rPr>
                <w:rFonts w:ascii="Times New Roman" w:hAnsi="Times New Roman" w:cs="Times New Roman"/>
                <w:sz w:val="24"/>
              </w:rPr>
            </w:pPr>
            <w:r w:rsidRPr="00D072C9">
              <w:rPr>
                <w:rFonts w:ascii="Times New Roman" w:hAnsi="Times New Roman" w:cs="Times New Roman"/>
                <w:b/>
                <w:bCs/>
                <w:sz w:val="24"/>
              </w:rPr>
              <w:t>One-Sample Kolmogorov-Smirnov Test</w:t>
            </w:r>
          </w:p>
        </w:tc>
      </w:tr>
      <w:tr w:rsidR="00693CE0" w:rsidRPr="00D072C9" w14:paraId="2B98E9CA" w14:textId="77777777" w:rsidTr="00617FB4">
        <w:trPr>
          <w:cantSplit/>
          <w:trHeight w:val="606"/>
          <w:jc w:val="center"/>
        </w:trPr>
        <w:tc>
          <w:tcPr>
            <w:tcW w:w="3510" w:type="dxa"/>
            <w:gridSpan w:val="2"/>
            <w:shd w:val="clear" w:color="auto" w:fill="auto"/>
            <w:vAlign w:val="bottom"/>
          </w:tcPr>
          <w:p w14:paraId="64BBD280" w14:textId="77777777" w:rsidR="00693CE0" w:rsidRPr="00D072C9" w:rsidRDefault="00693CE0" w:rsidP="00693CE0">
            <w:pPr>
              <w:autoSpaceDE w:val="0"/>
              <w:autoSpaceDN w:val="0"/>
              <w:adjustRightInd w:val="0"/>
              <w:spacing w:after="0" w:line="240" w:lineRule="auto"/>
              <w:ind w:left="-1470" w:firstLine="147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5" w:type="dxa"/>
            <w:shd w:val="clear" w:color="auto" w:fill="auto"/>
            <w:vAlign w:val="bottom"/>
          </w:tcPr>
          <w:p w14:paraId="148774CF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Unstandardized Residual</w:t>
            </w:r>
          </w:p>
        </w:tc>
      </w:tr>
      <w:tr w:rsidR="00693CE0" w:rsidRPr="00D072C9" w14:paraId="5C528676" w14:textId="77777777" w:rsidTr="00617FB4">
        <w:trPr>
          <w:cantSplit/>
          <w:trHeight w:val="306"/>
          <w:jc w:val="center"/>
        </w:trPr>
        <w:tc>
          <w:tcPr>
            <w:tcW w:w="3510" w:type="dxa"/>
            <w:gridSpan w:val="2"/>
            <w:shd w:val="clear" w:color="auto" w:fill="auto"/>
          </w:tcPr>
          <w:p w14:paraId="244DB3E4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N</w:t>
            </w:r>
          </w:p>
        </w:tc>
        <w:tc>
          <w:tcPr>
            <w:tcW w:w="1705" w:type="dxa"/>
            <w:shd w:val="clear" w:color="auto" w:fill="auto"/>
          </w:tcPr>
          <w:p w14:paraId="53FAEC92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185</w:t>
            </w:r>
          </w:p>
        </w:tc>
      </w:tr>
      <w:tr w:rsidR="00693CE0" w:rsidRPr="00D072C9" w14:paraId="74CAE023" w14:textId="77777777" w:rsidTr="00617FB4">
        <w:trPr>
          <w:cantSplit/>
          <w:trHeight w:val="295"/>
          <w:jc w:val="center"/>
        </w:trPr>
        <w:tc>
          <w:tcPr>
            <w:tcW w:w="1435" w:type="dxa"/>
            <w:vMerge w:val="restart"/>
            <w:shd w:val="clear" w:color="auto" w:fill="auto"/>
          </w:tcPr>
          <w:p w14:paraId="64FD4C82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 xml:space="preserve">Normal </w:t>
            </w:r>
            <w:proofErr w:type="spellStart"/>
            <w:proofErr w:type="gramStart"/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Parameters</w:t>
            </w:r>
            <w:r w:rsidRPr="00D072C9">
              <w:rPr>
                <w:rFonts w:ascii="Times New Roman" w:hAnsi="Times New Roman" w:cs="Times New Roman"/>
                <w:sz w:val="24"/>
                <w:szCs w:val="18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2075" w:type="dxa"/>
            <w:shd w:val="clear" w:color="auto" w:fill="auto"/>
          </w:tcPr>
          <w:p w14:paraId="646D09CA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Mean</w:t>
            </w:r>
          </w:p>
        </w:tc>
        <w:tc>
          <w:tcPr>
            <w:tcW w:w="1705" w:type="dxa"/>
            <w:shd w:val="clear" w:color="auto" w:fill="auto"/>
          </w:tcPr>
          <w:p w14:paraId="461D802C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0000000</w:t>
            </w:r>
          </w:p>
        </w:tc>
      </w:tr>
      <w:tr w:rsidR="00693CE0" w:rsidRPr="00D072C9" w14:paraId="4D75E9A8" w14:textId="77777777" w:rsidTr="00617FB4">
        <w:trPr>
          <w:cantSplit/>
          <w:trHeight w:val="317"/>
          <w:jc w:val="center"/>
        </w:trPr>
        <w:tc>
          <w:tcPr>
            <w:tcW w:w="1435" w:type="dxa"/>
            <w:vMerge/>
            <w:shd w:val="clear" w:color="auto" w:fill="auto"/>
          </w:tcPr>
          <w:p w14:paraId="26059BD9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2075" w:type="dxa"/>
            <w:shd w:val="clear" w:color="auto" w:fill="auto"/>
          </w:tcPr>
          <w:p w14:paraId="4038947F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Std. Deviation</w:t>
            </w:r>
          </w:p>
        </w:tc>
        <w:tc>
          <w:tcPr>
            <w:tcW w:w="1705" w:type="dxa"/>
            <w:shd w:val="clear" w:color="auto" w:fill="auto"/>
          </w:tcPr>
          <w:p w14:paraId="55A59C9C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01802804</w:t>
            </w:r>
          </w:p>
        </w:tc>
      </w:tr>
      <w:tr w:rsidR="00693CE0" w:rsidRPr="00D072C9" w14:paraId="3D978A25" w14:textId="77777777" w:rsidTr="00617FB4">
        <w:trPr>
          <w:cantSplit/>
          <w:trHeight w:val="306"/>
          <w:jc w:val="center"/>
        </w:trPr>
        <w:tc>
          <w:tcPr>
            <w:tcW w:w="1435" w:type="dxa"/>
            <w:vMerge w:val="restart"/>
            <w:shd w:val="clear" w:color="auto" w:fill="auto"/>
          </w:tcPr>
          <w:p w14:paraId="3F91BBD5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Most Extreme Differences</w:t>
            </w:r>
          </w:p>
        </w:tc>
        <w:tc>
          <w:tcPr>
            <w:tcW w:w="2075" w:type="dxa"/>
            <w:shd w:val="clear" w:color="auto" w:fill="auto"/>
          </w:tcPr>
          <w:p w14:paraId="54DFA023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Absolute</w:t>
            </w:r>
          </w:p>
        </w:tc>
        <w:tc>
          <w:tcPr>
            <w:tcW w:w="1705" w:type="dxa"/>
            <w:shd w:val="clear" w:color="auto" w:fill="auto"/>
          </w:tcPr>
          <w:p w14:paraId="220F3CAD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161</w:t>
            </w:r>
          </w:p>
        </w:tc>
      </w:tr>
      <w:tr w:rsidR="00693CE0" w:rsidRPr="00D072C9" w14:paraId="1F7AD831" w14:textId="77777777" w:rsidTr="00617FB4">
        <w:trPr>
          <w:cantSplit/>
          <w:trHeight w:val="306"/>
          <w:jc w:val="center"/>
        </w:trPr>
        <w:tc>
          <w:tcPr>
            <w:tcW w:w="1435" w:type="dxa"/>
            <w:vMerge/>
            <w:shd w:val="clear" w:color="auto" w:fill="auto"/>
          </w:tcPr>
          <w:p w14:paraId="799B8A59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2075" w:type="dxa"/>
            <w:shd w:val="clear" w:color="auto" w:fill="auto"/>
          </w:tcPr>
          <w:p w14:paraId="5F178186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Positive</w:t>
            </w:r>
          </w:p>
        </w:tc>
        <w:tc>
          <w:tcPr>
            <w:tcW w:w="1705" w:type="dxa"/>
            <w:shd w:val="clear" w:color="auto" w:fill="auto"/>
          </w:tcPr>
          <w:p w14:paraId="23D0E200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161</w:t>
            </w:r>
          </w:p>
        </w:tc>
      </w:tr>
      <w:tr w:rsidR="00693CE0" w:rsidRPr="00D072C9" w14:paraId="4C5A7311" w14:textId="77777777" w:rsidTr="00617FB4">
        <w:trPr>
          <w:cantSplit/>
          <w:trHeight w:val="317"/>
          <w:jc w:val="center"/>
        </w:trPr>
        <w:tc>
          <w:tcPr>
            <w:tcW w:w="1435" w:type="dxa"/>
            <w:vMerge/>
            <w:shd w:val="clear" w:color="auto" w:fill="auto"/>
          </w:tcPr>
          <w:p w14:paraId="46C4A080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2075" w:type="dxa"/>
            <w:shd w:val="clear" w:color="auto" w:fill="auto"/>
          </w:tcPr>
          <w:p w14:paraId="004E1A08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Negative</w:t>
            </w:r>
          </w:p>
        </w:tc>
        <w:tc>
          <w:tcPr>
            <w:tcW w:w="1705" w:type="dxa"/>
            <w:shd w:val="clear" w:color="auto" w:fill="auto"/>
          </w:tcPr>
          <w:p w14:paraId="4F495BFA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-.140</w:t>
            </w:r>
          </w:p>
        </w:tc>
      </w:tr>
      <w:tr w:rsidR="00693CE0" w:rsidRPr="00D072C9" w14:paraId="3DFCB16D" w14:textId="77777777" w:rsidTr="00617FB4">
        <w:trPr>
          <w:cantSplit/>
          <w:trHeight w:val="306"/>
          <w:jc w:val="center"/>
        </w:trPr>
        <w:tc>
          <w:tcPr>
            <w:tcW w:w="3510" w:type="dxa"/>
            <w:gridSpan w:val="2"/>
            <w:shd w:val="clear" w:color="auto" w:fill="auto"/>
          </w:tcPr>
          <w:p w14:paraId="44FD34F5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Test Statistic</w:t>
            </w:r>
          </w:p>
        </w:tc>
        <w:tc>
          <w:tcPr>
            <w:tcW w:w="1705" w:type="dxa"/>
            <w:shd w:val="clear" w:color="auto" w:fill="auto"/>
          </w:tcPr>
          <w:p w14:paraId="40E5766B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161</w:t>
            </w:r>
          </w:p>
        </w:tc>
      </w:tr>
      <w:tr w:rsidR="00693CE0" w:rsidRPr="00D072C9" w14:paraId="3FDD45CA" w14:textId="77777777" w:rsidTr="00617FB4">
        <w:trPr>
          <w:cantSplit/>
          <w:trHeight w:val="295"/>
          <w:jc w:val="center"/>
        </w:trPr>
        <w:tc>
          <w:tcPr>
            <w:tcW w:w="3510" w:type="dxa"/>
            <w:gridSpan w:val="2"/>
            <w:shd w:val="clear" w:color="auto" w:fill="auto"/>
          </w:tcPr>
          <w:p w14:paraId="222F722C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proofErr w:type="spellStart"/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Asymp</w:t>
            </w:r>
            <w:proofErr w:type="spellEnd"/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 Sig. (2-tailed)</w:t>
            </w:r>
          </w:p>
        </w:tc>
        <w:tc>
          <w:tcPr>
            <w:tcW w:w="1705" w:type="dxa"/>
            <w:shd w:val="clear" w:color="auto" w:fill="auto"/>
          </w:tcPr>
          <w:p w14:paraId="113BD815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000</w:t>
            </w:r>
            <w:r w:rsidRPr="00D072C9">
              <w:rPr>
                <w:rFonts w:ascii="Times New Roman" w:hAnsi="Times New Roman" w:cs="Times New Roman"/>
                <w:sz w:val="24"/>
                <w:szCs w:val="18"/>
                <w:vertAlign w:val="superscript"/>
              </w:rPr>
              <w:t>c</w:t>
            </w:r>
          </w:p>
        </w:tc>
      </w:tr>
      <w:tr w:rsidR="00693CE0" w:rsidRPr="00D072C9" w14:paraId="5E16B495" w14:textId="77777777" w:rsidTr="00617FB4">
        <w:trPr>
          <w:cantSplit/>
          <w:trHeight w:val="306"/>
          <w:jc w:val="center"/>
        </w:trPr>
        <w:tc>
          <w:tcPr>
            <w:tcW w:w="5215" w:type="dxa"/>
            <w:gridSpan w:val="3"/>
            <w:shd w:val="clear" w:color="auto" w:fill="auto"/>
          </w:tcPr>
          <w:p w14:paraId="26CB3E03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a. Test distribution is Normal.</w:t>
            </w:r>
          </w:p>
        </w:tc>
      </w:tr>
      <w:tr w:rsidR="00693CE0" w:rsidRPr="00D072C9" w14:paraId="1FA65A06" w14:textId="77777777" w:rsidTr="00617FB4">
        <w:trPr>
          <w:cantSplit/>
          <w:trHeight w:val="306"/>
          <w:jc w:val="center"/>
        </w:trPr>
        <w:tc>
          <w:tcPr>
            <w:tcW w:w="5215" w:type="dxa"/>
            <w:gridSpan w:val="3"/>
            <w:shd w:val="clear" w:color="auto" w:fill="auto"/>
          </w:tcPr>
          <w:p w14:paraId="281A9A83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b. Calculated from data.</w:t>
            </w:r>
          </w:p>
        </w:tc>
      </w:tr>
      <w:tr w:rsidR="00693CE0" w:rsidRPr="00D072C9" w14:paraId="481F8C8F" w14:textId="77777777" w:rsidTr="00617FB4">
        <w:trPr>
          <w:cantSplit/>
          <w:trHeight w:val="295"/>
          <w:jc w:val="center"/>
        </w:trPr>
        <w:tc>
          <w:tcPr>
            <w:tcW w:w="5215" w:type="dxa"/>
            <w:gridSpan w:val="3"/>
            <w:shd w:val="clear" w:color="auto" w:fill="auto"/>
          </w:tcPr>
          <w:p w14:paraId="4BD86821" w14:textId="77777777" w:rsidR="00693CE0" w:rsidRPr="00D072C9" w:rsidRDefault="00693CE0" w:rsidP="00AF72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c. Lilliefors Significance Correction.</w:t>
            </w:r>
          </w:p>
        </w:tc>
      </w:tr>
    </w:tbl>
    <w:p w14:paraId="7D602A3B" w14:textId="77777777" w:rsidR="00693CE0" w:rsidRDefault="00693CE0" w:rsidP="00693CE0">
      <w:pPr>
        <w:pStyle w:val="ListParagraph"/>
        <w:spacing w:line="360" w:lineRule="auto"/>
        <w:ind w:left="1080"/>
        <w:rPr>
          <w:rFonts w:ascii="Times New Roman" w:hAnsi="Times New Roman" w:cs="Times New Roman"/>
          <w:sz w:val="24"/>
          <w:szCs w:val="24"/>
        </w:rPr>
      </w:pPr>
    </w:p>
    <w:p w14:paraId="6D4102EE" w14:textId="77777777" w:rsidR="00693CE0" w:rsidRPr="00394B94" w:rsidRDefault="00693CE0" w:rsidP="00693CE0">
      <w:pPr>
        <w:pStyle w:val="ListParagraph"/>
        <w:numPr>
          <w:ilvl w:val="0"/>
          <w:numId w:val="45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94B9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Uji </w:t>
      </w:r>
      <w:r w:rsidRPr="00394B94">
        <w:rPr>
          <w:rFonts w:ascii="Times New Roman" w:hAnsi="Times New Roman" w:cs="Times New Roman"/>
          <w:b/>
          <w:i/>
          <w:sz w:val="24"/>
          <w:szCs w:val="24"/>
        </w:rPr>
        <w:t>Kolmogorov-Smirnov</w:t>
      </w:r>
      <w:r w:rsidRPr="00394B94">
        <w:rPr>
          <w:rFonts w:ascii="Times New Roman" w:hAnsi="Times New Roman" w:cs="Times New Roman"/>
          <w:b/>
          <w:sz w:val="24"/>
          <w:szCs w:val="24"/>
        </w:rPr>
        <w:t xml:space="preserve"> (</w:t>
      </w:r>
      <w:proofErr w:type="spellStart"/>
      <w:r w:rsidRPr="00394B94">
        <w:rPr>
          <w:rFonts w:ascii="Times New Roman" w:hAnsi="Times New Roman" w:cs="Times New Roman"/>
          <w:b/>
          <w:sz w:val="24"/>
          <w:szCs w:val="24"/>
        </w:rPr>
        <w:t>Setelah</w:t>
      </w:r>
      <w:proofErr w:type="spellEnd"/>
      <w:r w:rsidRPr="00394B9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94B94">
        <w:rPr>
          <w:rFonts w:ascii="Times New Roman" w:hAnsi="Times New Roman" w:cs="Times New Roman"/>
          <w:b/>
          <w:sz w:val="24"/>
          <w:szCs w:val="24"/>
        </w:rPr>
        <w:t>Transformasi</w:t>
      </w:r>
      <w:proofErr w:type="spellEnd"/>
      <w:r w:rsidRPr="00394B94">
        <w:rPr>
          <w:rFonts w:ascii="Times New Roman" w:hAnsi="Times New Roman" w:cs="Times New Roman"/>
          <w:b/>
          <w:sz w:val="24"/>
          <w:szCs w:val="24"/>
        </w:rPr>
        <w:t>)</w:t>
      </w:r>
    </w:p>
    <w:tbl>
      <w:tblPr>
        <w:tblW w:w="4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270"/>
        <w:gridCol w:w="1235"/>
        <w:gridCol w:w="1480"/>
      </w:tblGrid>
      <w:tr w:rsidR="00B64F12" w:rsidRPr="00D072C9" w14:paraId="7824B00E" w14:textId="77777777" w:rsidTr="00D072C9">
        <w:trPr>
          <w:cantSplit/>
          <w:trHeight w:val="310"/>
          <w:jc w:val="center"/>
        </w:trPr>
        <w:tc>
          <w:tcPr>
            <w:tcW w:w="4985" w:type="dxa"/>
            <w:gridSpan w:val="3"/>
            <w:shd w:val="clear" w:color="auto" w:fill="auto"/>
            <w:vAlign w:val="center"/>
          </w:tcPr>
          <w:p w14:paraId="721A5B12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</w:rPr>
            </w:pPr>
            <w:r w:rsidRPr="00D072C9">
              <w:rPr>
                <w:rFonts w:ascii="Times New Roman" w:hAnsi="Times New Roman" w:cs="Times New Roman"/>
                <w:b/>
                <w:bCs/>
                <w:sz w:val="24"/>
              </w:rPr>
              <w:t>One-Sample Kolmogorov-Smirnov Test</w:t>
            </w:r>
          </w:p>
        </w:tc>
      </w:tr>
      <w:tr w:rsidR="00B64F12" w:rsidRPr="00D072C9" w14:paraId="61CACE38" w14:textId="77777777" w:rsidTr="00D072C9">
        <w:trPr>
          <w:cantSplit/>
          <w:trHeight w:val="635"/>
          <w:jc w:val="center"/>
        </w:trPr>
        <w:tc>
          <w:tcPr>
            <w:tcW w:w="3505" w:type="dxa"/>
            <w:gridSpan w:val="2"/>
            <w:shd w:val="clear" w:color="auto" w:fill="auto"/>
            <w:vAlign w:val="bottom"/>
          </w:tcPr>
          <w:p w14:paraId="3283064B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0" w:type="dxa"/>
            <w:shd w:val="clear" w:color="auto" w:fill="auto"/>
            <w:vAlign w:val="bottom"/>
          </w:tcPr>
          <w:p w14:paraId="679532CD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Unstandardized Residual</w:t>
            </w:r>
          </w:p>
        </w:tc>
      </w:tr>
      <w:tr w:rsidR="00B64F12" w:rsidRPr="00D072C9" w14:paraId="2C7049A0" w14:textId="77777777" w:rsidTr="00D072C9">
        <w:trPr>
          <w:cantSplit/>
          <w:trHeight w:val="323"/>
          <w:jc w:val="center"/>
        </w:trPr>
        <w:tc>
          <w:tcPr>
            <w:tcW w:w="3505" w:type="dxa"/>
            <w:gridSpan w:val="2"/>
            <w:shd w:val="clear" w:color="auto" w:fill="auto"/>
          </w:tcPr>
          <w:p w14:paraId="3C561BD3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N</w:t>
            </w:r>
          </w:p>
        </w:tc>
        <w:tc>
          <w:tcPr>
            <w:tcW w:w="1480" w:type="dxa"/>
            <w:shd w:val="clear" w:color="auto" w:fill="auto"/>
          </w:tcPr>
          <w:p w14:paraId="4E76538E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175</w:t>
            </w:r>
          </w:p>
        </w:tc>
      </w:tr>
      <w:tr w:rsidR="00B64F12" w:rsidRPr="00D072C9" w14:paraId="7B53A075" w14:textId="77777777" w:rsidTr="00D072C9">
        <w:trPr>
          <w:cantSplit/>
          <w:trHeight w:val="310"/>
          <w:jc w:val="center"/>
        </w:trPr>
        <w:tc>
          <w:tcPr>
            <w:tcW w:w="2270" w:type="dxa"/>
            <w:vMerge w:val="restart"/>
            <w:shd w:val="clear" w:color="auto" w:fill="auto"/>
          </w:tcPr>
          <w:p w14:paraId="6AC54D33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 xml:space="preserve">Normal </w:t>
            </w:r>
            <w:proofErr w:type="spellStart"/>
            <w:proofErr w:type="gramStart"/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Parameters</w:t>
            </w:r>
            <w:r w:rsidRPr="00D072C9">
              <w:rPr>
                <w:rFonts w:ascii="Times New Roman" w:hAnsi="Times New Roman" w:cs="Times New Roman"/>
                <w:sz w:val="24"/>
                <w:szCs w:val="18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235" w:type="dxa"/>
            <w:shd w:val="clear" w:color="auto" w:fill="auto"/>
          </w:tcPr>
          <w:p w14:paraId="2E2F81B5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Mean</w:t>
            </w:r>
          </w:p>
        </w:tc>
        <w:tc>
          <w:tcPr>
            <w:tcW w:w="1480" w:type="dxa"/>
            <w:shd w:val="clear" w:color="auto" w:fill="auto"/>
          </w:tcPr>
          <w:p w14:paraId="6F8FD10C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0000000</w:t>
            </w:r>
          </w:p>
        </w:tc>
      </w:tr>
      <w:tr w:rsidR="00B64F12" w:rsidRPr="00D072C9" w14:paraId="3B2452B0" w14:textId="77777777" w:rsidTr="00D072C9">
        <w:trPr>
          <w:cantSplit/>
          <w:trHeight w:val="323"/>
          <w:jc w:val="center"/>
        </w:trPr>
        <w:tc>
          <w:tcPr>
            <w:tcW w:w="2270" w:type="dxa"/>
            <w:vMerge/>
            <w:shd w:val="clear" w:color="auto" w:fill="auto"/>
          </w:tcPr>
          <w:p w14:paraId="523FA64F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1235" w:type="dxa"/>
            <w:shd w:val="clear" w:color="auto" w:fill="auto"/>
          </w:tcPr>
          <w:p w14:paraId="6EDBFDA3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Std. Deviation</w:t>
            </w:r>
          </w:p>
        </w:tc>
        <w:tc>
          <w:tcPr>
            <w:tcW w:w="1480" w:type="dxa"/>
            <w:shd w:val="clear" w:color="auto" w:fill="auto"/>
          </w:tcPr>
          <w:p w14:paraId="089E475C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10527222</w:t>
            </w:r>
          </w:p>
        </w:tc>
      </w:tr>
      <w:tr w:rsidR="00B64F12" w:rsidRPr="00D072C9" w14:paraId="3C1C907A" w14:textId="77777777" w:rsidTr="00D072C9">
        <w:trPr>
          <w:cantSplit/>
          <w:trHeight w:val="323"/>
          <w:jc w:val="center"/>
        </w:trPr>
        <w:tc>
          <w:tcPr>
            <w:tcW w:w="2270" w:type="dxa"/>
            <w:vMerge w:val="restart"/>
            <w:shd w:val="clear" w:color="auto" w:fill="auto"/>
          </w:tcPr>
          <w:p w14:paraId="7B85019A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Most Extreme Differences</w:t>
            </w:r>
          </w:p>
        </w:tc>
        <w:tc>
          <w:tcPr>
            <w:tcW w:w="1235" w:type="dxa"/>
            <w:shd w:val="clear" w:color="auto" w:fill="auto"/>
          </w:tcPr>
          <w:p w14:paraId="389B5EB7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Absolute</w:t>
            </w:r>
          </w:p>
        </w:tc>
        <w:tc>
          <w:tcPr>
            <w:tcW w:w="1480" w:type="dxa"/>
            <w:shd w:val="clear" w:color="auto" w:fill="auto"/>
          </w:tcPr>
          <w:p w14:paraId="3B8D705E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056</w:t>
            </w:r>
          </w:p>
        </w:tc>
      </w:tr>
      <w:tr w:rsidR="00B64F12" w:rsidRPr="00D072C9" w14:paraId="122391DF" w14:textId="77777777" w:rsidTr="00D072C9">
        <w:trPr>
          <w:cantSplit/>
          <w:trHeight w:val="323"/>
          <w:jc w:val="center"/>
        </w:trPr>
        <w:tc>
          <w:tcPr>
            <w:tcW w:w="2270" w:type="dxa"/>
            <w:vMerge/>
            <w:shd w:val="clear" w:color="auto" w:fill="auto"/>
          </w:tcPr>
          <w:p w14:paraId="2EDF795B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1235" w:type="dxa"/>
            <w:shd w:val="clear" w:color="auto" w:fill="auto"/>
          </w:tcPr>
          <w:p w14:paraId="4E3F5427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Positive</w:t>
            </w:r>
          </w:p>
        </w:tc>
        <w:tc>
          <w:tcPr>
            <w:tcW w:w="1480" w:type="dxa"/>
            <w:shd w:val="clear" w:color="auto" w:fill="auto"/>
          </w:tcPr>
          <w:p w14:paraId="6E8C2991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056</w:t>
            </w:r>
          </w:p>
        </w:tc>
      </w:tr>
      <w:tr w:rsidR="00B64F12" w:rsidRPr="00D072C9" w14:paraId="71E5CA20" w14:textId="77777777" w:rsidTr="00D072C9">
        <w:trPr>
          <w:cantSplit/>
          <w:trHeight w:val="323"/>
          <w:jc w:val="center"/>
        </w:trPr>
        <w:tc>
          <w:tcPr>
            <w:tcW w:w="2270" w:type="dxa"/>
            <w:vMerge/>
            <w:shd w:val="clear" w:color="auto" w:fill="auto"/>
          </w:tcPr>
          <w:p w14:paraId="799FC497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1235" w:type="dxa"/>
            <w:shd w:val="clear" w:color="auto" w:fill="auto"/>
          </w:tcPr>
          <w:p w14:paraId="0145D7FC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Negative</w:t>
            </w:r>
          </w:p>
        </w:tc>
        <w:tc>
          <w:tcPr>
            <w:tcW w:w="1480" w:type="dxa"/>
            <w:shd w:val="clear" w:color="auto" w:fill="auto"/>
          </w:tcPr>
          <w:p w14:paraId="6F7B8D3A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-.040</w:t>
            </w:r>
          </w:p>
        </w:tc>
      </w:tr>
      <w:tr w:rsidR="00B64F12" w:rsidRPr="00D072C9" w14:paraId="5DDFAB03" w14:textId="77777777" w:rsidTr="00D072C9">
        <w:trPr>
          <w:cantSplit/>
          <w:trHeight w:val="323"/>
          <w:jc w:val="center"/>
        </w:trPr>
        <w:tc>
          <w:tcPr>
            <w:tcW w:w="3505" w:type="dxa"/>
            <w:gridSpan w:val="2"/>
            <w:shd w:val="clear" w:color="auto" w:fill="auto"/>
          </w:tcPr>
          <w:p w14:paraId="17883420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Test Statistic</w:t>
            </w:r>
          </w:p>
        </w:tc>
        <w:tc>
          <w:tcPr>
            <w:tcW w:w="1480" w:type="dxa"/>
            <w:shd w:val="clear" w:color="auto" w:fill="auto"/>
          </w:tcPr>
          <w:p w14:paraId="5F4464E6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056</w:t>
            </w:r>
          </w:p>
        </w:tc>
      </w:tr>
      <w:tr w:rsidR="00B64F12" w:rsidRPr="00D072C9" w14:paraId="6A5CDDC7" w14:textId="77777777" w:rsidTr="00D072C9">
        <w:trPr>
          <w:cantSplit/>
          <w:trHeight w:val="310"/>
          <w:jc w:val="center"/>
        </w:trPr>
        <w:tc>
          <w:tcPr>
            <w:tcW w:w="3505" w:type="dxa"/>
            <w:gridSpan w:val="2"/>
            <w:shd w:val="clear" w:color="auto" w:fill="auto"/>
          </w:tcPr>
          <w:p w14:paraId="68B07BA9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proofErr w:type="spellStart"/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Asymp</w:t>
            </w:r>
            <w:proofErr w:type="spellEnd"/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 Sig. (2-tailed)</w:t>
            </w:r>
          </w:p>
        </w:tc>
        <w:tc>
          <w:tcPr>
            <w:tcW w:w="1480" w:type="dxa"/>
            <w:shd w:val="clear" w:color="auto" w:fill="auto"/>
          </w:tcPr>
          <w:p w14:paraId="5584FFF9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.200</w:t>
            </w:r>
            <w:proofErr w:type="gramStart"/>
            <w:r w:rsidRPr="00D072C9">
              <w:rPr>
                <w:rFonts w:ascii="Times New Roman" w:hAnsi="Times New Roman" w:cs="Times New Roman"/>
                <w:sz w:val="24"/>
                <w:szCs w:val="18"/>
                <w:vertAlign w:val="superscript"/>
              </w:rPr>
              <w:t>c,d</w:t>
            </w:r>
            <w:proofErr w:type="gramEnd"/>
          </w:p>
        </w:tc>
      </w:tr>
      <w:tr w:rsidR="00B64F12" w:rsidRPr="00D072C9" w14:paraId="4879D97E" w14:textId="77777777" w:rsidTr="00D072C9">
        <w:trPr>
          <w:cantSplit/>
          <w:trHeight w:val="310"/>
          <w:jc w:val="center"/>
        </w:trPr>
        <w:tc>
          <w:tcPr>
            <w:tcW w:w="4985" w:type="dxa"/>
            <w:gridSpan w:val="3"/>
            <w:shd w:val="clear" w:color="auto" w:fill="auto"/>
          </w:tcPr>
          <w:p w14:paraId="07B511D5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a. Test distribution is Normal.</w:t>
            </w:r>
          </w:p>
        </w:tc>
      </w:tr>
      <w:tr w:rsidR="00B64F12" w:rsidRPr="00D072C9" w14:paraId="6E6A92EC" w14:textId="77777777" w:rsidTr="00D072C9">
        <w:trPr>
          <w:cantSplit/>
          <w:trHeight w:val="323"/>
          <w:jc w:val="center"/>
        </w:trPr>
        <w:tc>
          <w:tcPr>
            <w:tcW w:w="4985" w:type="dxa"/>
            <w:gridSpan w:val="3"/>
            <w:shd w:val="clear" w:color="auto" w:fill="auto"/>
          </w:tcPr>
          <w:p w14:paraId="05998AB2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b. Calculated from data.</w:t>
            </w:r>
          </w:p>
        </w:tc>
      </w:tr>
      <w:tr w:rsidR="00B64F12" w:rsidRPr="00D072C9" w14:paraId="7401F6CC" w14:textId="77777777" w:rsidTr="00D072C9">
        <w:trPr>
          <w:cantSplit/>
          <w:trHeight w:val="310"/>
          <w:jc w:val="center"/>
        </w:trPr>
        <w:tc>
          <w:tcPr>
            <w:tcW w:w="4985" w:type="dxa"/>
            <w:gridSpan w:val="3"/>
            <w:shd w:val="clear" w:color="auto" w:fill="auto"/>
          </w:tcPr>
          <w:p w14:paraId="099353C9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c. Lilliefors Significance Correction.</w:t>
            </w:r>
          </w:p>
        </w:tc>
      </w:tr>
      <w:tr w:rsidR="00B64F12" w:rsidRPr="00D072C9" w14:paraId="7F6E50AC" w14:textId="77777777" w:rsidTr="00D072C9">
        <w:trPr>
          <w:cantSplit/>
          <w:trHeight w:val="310"/>
          <w:jc w:val="center"/>
        </w:trPr>
        <w:tc>
          <w:tcPr>
            <w:tcW w:w="4985" w:type="dxa"/>
            <w:gridSpan w:val="3"/>
            <w:shd w:val="clear" w:color="auto" w:fill="auto"/>
          </w:tcPr>
          <w:p w14:paraId="0A65D378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d. This is a lower bound of the true significance.</w:t>
            </w:r>
          </w:p>
        </w:tc>
      </w:tr>
    </w:tbl>
    <w:p w14:paraId="4619CB86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66A1A307" w14:textId="77777777" w:rsidR="00B64F12" w:rsidRPr="00394B94" w:rsidRDefault="00902ACA" w:rsidP="00902ACA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94B94">
        <w:rPr>
          <w:rFonts w:ascii="Times New Roman" w:hAnsi="Times New Roman" w:cs="Times New Roman"/>
          <w:b/>
          <w:sz w:val="24"/>
          <w:szCs w:val="24"/>
        </w:rPr>
        <w:t>Grafik</w:t>
      </w:r>
      <w:proofErr w:type="spellEnd"/>
      <w:r w:rsidRPr="00394B94">
        <w:rPr>
          <w:rFonts w:ascii="Times New Roman" w:hAnsi="Times New Roman" w:cs="Times New Roman"/>
          <w:b/>
          <w:sz w:val="24"/>
          <w:szCs w:val="24"/>
        </w:rPr>
        <w:t xml:space="preserve"> Normal Probability Plot</w:t>
      </w:r>
    </w:p>
    <w:p w14:paraId="61F82B18" w14:textId="77777777" w:rsidR="00C07E8D" w:rsidRPr="0007590C" w:rsidRDefault="00C07E8D" w:rsidP="00C07E8D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</w:p>
    <w:p w14:paraId="089A129C" w14:textId="77777777" w:rsidR="0056029D" w:rsidRDefault="00902ACA" w:rsidP="00D072C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B330613" wp14:editId="6F7CF498">
            <wp:extent cx="3380740" cy="2828925"/>
            <wp:effectExtent l="0" t="0" r="0" b="952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878" r="21794"/>
                    <a:stretch/>
                  </pic:blipFill>
                  <pic:spPr bwMode="auto">
                    <a:xfrm>
                      <a:off x="0" y="0"/>
                      <a:ext cx="3396323" cy="28419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6029D">
        <w:rPr>
          <w:rFonts w:ascii="Times New Roman" w:hAnsi="Times New Roman" w:cs="Times New Roman"/>
          <w:sz w:val="24"/>
          <w:szCs w:val="24"/>
        </w:rPr>
        <w:br w:type="page"/>
      </w:r>
    </w:p>
    <w:p w14:paraId="19C8AAD0" w14:textId="77777777" w:rsidR="00B64F12" w:rsidRPr="00C07E8D" w:rsidRDefault="00B64F12" w:rsidP="00D072C9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b/>
          <w:sz w:val="24"/>
          <w:szCs w:val="24"/>
        </w:rPr>
      </w:pPr>
      <w:r w:rsidRPr="00C07E8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Uji </w:t>
      </w:r>
      <w:proofErr w:type="spellStart"/>
      <w:r w:rsidRPr="00C07E8D">
        <w:rPr>
          <w:rFonts w:ascii="Times New Roman" w:hAnsi="Times New Roman" w:cs="Times New Roman"/>
          <w:b/>
          <w:sz w:val="24"/>
          <w:szCs w:val="24"/>
        </w:rPr>
        <w:t>Multikolinearitas</w:t>
      </w:r>
      <w:proofErr w:type="spellEnd"/>
    </w:p>
    <w:tbl>
      <w:tblPr>
        <w:tblW w:w="630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25"/>
        <w:gridCol w:w="2660"/>
        <w:gridCol w:w="1425"/>
        <w:gridCol w:w="1290"/>
      </w:tblGrid>
      <w:tr w:rsidR="00B64F12" w:rsidRPr="00C07E8D" w14:paraId="39F0AE3C" w14:textId="77777777" w:rsidTr="00D072C9">
        <w:trPr>
          <w:cantSplit/>
          <w:trHeight w:val="346"/>
          <w:jc w:val="center"/>
        </w:trPr>
        <w:tc>
          <w:tcPr>
            <w:tcW w:w="6300" w:type="dxa"/>
            <w:gridSpan w:val="4"/>
            <w:shd w:val="clear" w:color="auto" w:fill="auto"/>
            <w:vAlign w:val="center"/>
          </w:tcPr>
          <w:p w14:paraId="424DB39F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C07E8D">
              <w:rPr>
                <w:rFonts w:ascii="Times New Roman" w:hAnsi="Times New Roman" w:cs="Times New Roman"/>
                <w:b/>
                <w:bCs/>
                <w:sz w:val="24"/>
              </w:rPr>
              <w:t>Coefficients</w:t>
            </w:r>
            <w:r w:rsidRPr="00C07E8D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>a</w:t>
            </w:r>
            <w:proofErr w:type="spellEnd"/>
          </w:p>
        </w:tc>
      </w:tr>
      <w:tr w:rsidR="00B64F12" w:rsidRPr="00C07E8D" w14:paraId="7F90715F" w14:textId="77777777" w:rsidTr="00D072C9">
        <w:trPr>
          <w:cantSplit/>
          <w:trHeight w:val="361"/>
          <w:jc w:val="center"/>
        </w:trPr>
        <w:tc>
          <w:tcPr>
            <w:tcW w:w="3585" w:type="dxa"/>
            <w:gridSpan w:val="2"/>
            <w:vMerge w:val="restart"/>
            <w:shd w:val="clear" w:color="auto" w:fill="auto"/>
            <w:vAlign w:val="bottom"/>
          </w:tcPr>
          <w:p w14:paraId="6158F49C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Model</w:t>
            </w:r>
          </w:p>
        </w:tc>
        <w:tc>
          <w:tcPr>
            <w:tcW w:w="2715" w:type="dxa"/>
            <w:gridSpan w:val="2"/>
            <w:shd w:val="clear" w:color="auto" w:fill="auto"/>
            <w:vAlign w:val="bottom"/>
          </w:tcPr>
          <w:p w14:paraId="2CACE31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Collinearity Statistics</w:t>
            </w:r>
          </w:p>
        </w:tc>
      </w:tr>
      <w:tr w:rsidR="00B64F12" w:rsidRPr="00C07E8D" w14:paraId="49C2ED5B" w14:textId="77777777" w:rsidTr="00D072C9">
        <w:trPr>
          <w:cantSplit/>
          <w:trHeight w:val="361"/>
          <w:jc w:val="center"/>
        </w:trPr>
        <w:tc>
          <w:tcPr>
            <w:tcW w:w="3585" w:type="dxa"/>
            <w:gridSpan w:val="2"/>
            <w:vMerge/>
            <w:shd w:val="clear" w:color="auto" w:fill="auto"/>
            <w:vAlign w:val="bottom"/>
          </w:tcPr>
          <w:p w14:paraId="635A340F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1425" w:type="dxa"/>
            <w:shd w:val="clear" w:color="auto" w:fill="auto"/>
            <w:vAlign w:val="bottom"/>
          </w:tcPr>
          <w:p w14:paraId="168C08AE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Tolerance</w:t>
            </w:r>
          </w:p>
        </w:tc>
        <w:tc>
          <w:tcPr>
            <w:tcW w:w="1289" w:type="dxa"/>
            <w:shd w:val="clear" w:color="auto" w:fill="auto"/>
            <w:vAlign w:val="bottom"/>
          </w:tcPr>
          <w:p w14:paraId="1535BDE6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VIF</w:t>
            </w:r>
          </w:p>
        </w:tc>
      </w:tr>
      <w:tr w:rsidR="00B64F12" w:rsidRPr="00C07E8D" w14:paraId="76E476DC" w14:textId="77777777" w:rsidTr="00D072C9">
        <w:trPr>
          <w:cantSplit/>
          <w:trHeight w:val="346"/>
          <w:jc w:val="center"/>
        </w:trPr>
        <w:tc>
          <w:tcPr>
            <w:tcW w:w="925" w:type="dxa"/>
            <w:vMerge w:val="restart"/>
            <w:shd w:val="clear" w:color="auto" w:fill="auto"/>
          </w:tcPr>
          <w:p w14:paraId="56189CDD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1</w:t>
            </w:r>
          </w:p>
        </w:tc>
        <w:tc>
          <w:tcPr>
            <w:tcW w:w="2660" w:type="dxa"/>
            <w:shd w:val="clear" w:color="auto" w:fill="auto"/>
          </w:tcPr>
          <w:p w14:paraId="0946BE34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Green Accounting</w:t>
            </w:r>
          </w:p>
        </w:tc>
        <w:tc>
          <w:tcPr>
            <w:tcW w:w="1425" w:type="dxa"/>
            <w:shd w:val="clear" w:color="auto" w:fill="auto"/>
          </w:tcPr>
          <w:p w14:paraId="79FB844A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739</w:t>
            </w:r>
          </w:p>
        </w:tc>
        <w:tc>
          <w:tcPr>
            <w:tcW w:w="1289" w:type="dxa"/>
            <w:shd w:val="clear" w:color="auto" w:fill="auto"/>
          </w:tcPr>
          <w:p w14:paraId="410EFBF3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1.353</w:t>
            </w:r>
          </w:p>
        </w:tc>
      </w:tr>
      <w:tr w:rsidR="00B64F12" w:rsidRPr="00C07E8D" w14:paraId="33C1A11A" w14:textId="77777777" w:rsidTr="00D072C9">
        <w:trPr>
          <w:cantSplit/>
          <w:trHeight w:val="374"/>
          <w:jc w:val="center"/>
        </w:trPr>
        <w:tc>
          <w:tcPr>
            <w:tcW w:w="925" w:type="dxa"/>
            <w:vMerge/>
            <w:shd w:val="clear" w:color="auto" w:fill="auto"/>
          </w:tcPr>
          <w:p w14:paraId="35B0D11B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2660" w:type="dxa"/>
            <w:shd w:val="clear" w:color="auto" w:fill="auto"/>
          </w:tcPr>
          <w:p w14:paraId="5B52C3F6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Total Assets Turnover</w:t>
            </w:r>
          </w:p>
        </w:tc>
        <w:tc>
          <w:tcPr>
            <w:tcW w:w="1425" w:type="dxa"/>
            <w:shd w:val="clear" w:color="auto" w:fill="auto"/>
          </w:tcPr>
          <w:p w14:paraId="11349554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845</w:t>
            </w:r>
          </w:p>
        </w:tc>
        <w:tc>
          <w:tcPr>
            <w:tcW w:w="1289" w:type="dxa"/>
            <w:shd w:val="clear" w:color="auto" w:fill="auto"/>
          </w:tcPr>
          <w:p w14:paraId="29516CA4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1.183</w:t>
            </w:r>
          </w:p>
        </w:tc>
      </w:tr>
      <w:tr w:rsidR="00B64F12" w:rsidRPr="00C07E8D" w14:paraId="6D735E72" w14:textId="77777777" w:rsidTr="00D072C9">
        <w:trPr>
          <w:cantSplit/>
          <w:trHeight w:val="361"/>
          <w:jc w:val="center"/>
        </w:trPr>
        <w:tc>
          <w:tcPr>
            <w:tcW w:w="925" w:type="dxa"/>
            <w:vMerge/>
            <w:shd w:val="clear" w:color="auto" w:fill="auto"/>
          </w:tcPr>
          <w:p w14:paraId="264E2DE6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2660" w:type="dxa"/>
            <w:shd w:val="clear" w:color="auto" w:fill="auto"/>
          </w:tcPr>
          <w:p w14:paraId="2043A706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CSR</w:t>
            </w:r>
          </w:p>
        </w:tc>
        <w:tc>
          <w:tcPr>
            <w:tcW w:w="1425" w:type="dxa"/>
            <w:shd w:val="clear" w:color="auto" w:fill="auto"/>
          </w:tcPr>
          <w:p w14:paraId="5E6B5C2E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864</w:t>
            </w:r>
          </w:p>
        </w:tc>
        <w:tc>
          <w:tcPr>
            <w:tcW w:w="1289" w:type="dxa"/>
            <w:shd w:val="clear" w:color="auto" w:fill="auto"/>
          </w:tcPr>
          <w:p w14:paraId="57BC4A18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1.157</w:t>
            </w:r>
          </w:p>
        </w:tc>
      </w:tr>
      <w:tr w:rsidR="00B64F12" w:rsidRPr="00C07E8D" w14:paraId="28CF1DDF" w14:textId="77777777" w:rsidTr="00D072C9">
        <w:trPr>
          <w:cantSplit/>
          <w:trHeight w:val="346"/>
          <w:jc w:val="center"/>
        </w:trPr>
        <w:tc>
          <w:tcPr>
            <w:tcW w:w="6300" w:type="dxa"/>
            <w:gridSpan w:val="4"/>
            <w:shd w:val="clear" w:color="auto" w:fill="auto"/>
          </w:tcPr>
          <w:p w14:paraId="7DFB328C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 xml:space="preserve">a. Dependent Variable: </w:t>
            </w:r>
            <w:proofErr w:type="spellStart"/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Profitabilitas</w:t>
            </w:r>
            <w:proofErr w:type="spellEnd"/>
          </w:p>
        </w:tc>
      </w:tr>
    </w:tbl>
    <w:p w14:paraId="2CB9B4FA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6B60A0CD" w14:textId="77777777" w:rsidR="00B64F12" w:rsidRPr="00C07E8D" w:rsidRDefault="00B64F12" w:rsidP="00D072C9">
      <w:pPr>
        <w:pStyle w:val="ListParagraph"/>
        <w:numPr>
          <w:ilvl w:val="0"/>
          <w:numId w:val="46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07E8D">
        <w:rPr>
          <w:rFonts w:ascii="Times New Roman" w:hAnsi="Times New Roman" w:cs="Times New Roman"/>
          <w:b/>
          <w:sz w:val="24"/>
          <w:szCs w:val="24"/>
        </w:rPr>
        <w:t xml:space="preserve">Hasil Uji </w:t>
      </w:r>
      <w:proofErr w:type="spellStart"/>
      <w:r w:rsidRPr="00C07E8D">
        <w:rPr>
          <w:rFonts w:ascii="Times New Roman" w:hAnsi="Times New Roman" w:cs="Times New Roman"/>
          <w:b/>
          <w:sz w:val="24"/>
          <w:szCs w:val="24"/>
        </w:rPr>
        <w:t>Heteroskedastisitas</w:t>
      </w:r>
      <w:proofErr w:type="spellEnd"/>
    </w:p>
    <w:p w14:paraId="7505CB56" w14:textId="77777777" w:rsidR="00D072C9" w:rsidRPr="00C07E8D" w:rsidRDefault="00D072C9" w:rsidP="00D072C9">
      <w:pPr>
        <w:pStyle w:val="ListParagraph"/>
        <w:numPr>
          <w:ilvl w:val="0"/>
          <w:numId w:val="44"/>
        </w:numPr>
        <w:spacing w:line="360" w:lineRule="auto"/>
        <w:rPr>
          <w:rFonts w:ascii="Times New Roman" w:hAnsi="Times New Roman" w:cs="Times New Roman"/>
          <w:b/>
          <w:i/>
          <w:sz w:val="24"/>
          <w:szCs w:val="24"/>
        </w:rPr>
      </w:pPr>
      <w:proofErr w:type="spellStart"/>
      <w:r w:rsidRPr="00C07E8D">
        <w:rPr>
          <w:rFonts w:ascii="Times New Roman" w:hAnsi="Times New Roman" w:cs="Times New Roman"/>
          <w:b/>
          <w:sz w:val="24"/>
          <w:szCs w:val="24"/>
        </w:rPr>
        <w:t>Grafik</w:t>
      </w:r>
      <w:proofErr w:type="spellEnd"/>
      <w:r w:rsidRPr="00C07E8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C07E8D">
        <w:rPr>
          <w:rFonts w:ascii="Times New Roman" w:hAnsi="Times New Roman" w:cs="Times New Roman"/>
          <w:b/>
          <w:i/>
          <w:sz w:val="24"/>
          <w:szCs w:val="24"/>
        </w:rPr>
        <w:t>Scatterplot</w:t>
      </w:r>
    </w:p>
    <w:p w14:paraId="7A568D9C" w14:textId="77777777" w:rsidR="00D072C9" w:rsidRDefault="00D072C9" w:rsidP="00D072C9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7C0686D" wp14:editId="1B72E528">
            <wp:extent cx="4194175" cy="2647950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207101" cy="26561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83A51D" w14:textId="77777777" w:rsidR="00B64F12" w:rsidRPr="00C07E8D" w:rsidRDefault="00B64F12" w:rsidP="00D072C9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b/>
          <w:sz w:val="24"/>
          <w:szCs w:val="24"/>
        </w:rPr>
      </w:pPr>
      <w:r w:rsidRPr="00C07E8D"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 w:rsidRPr="00C07E8D">
        <w:rPr>
          <w:rFonts w:ascii="Times New Roman" w:hAnsi="Times New Roman" w:cs="Times New Roman"/>
          <w:b/>
          <w:sz w:val="24"/>
          <w:szCs w:val="24"/>
        </w:rPr>
        <w:t>Autokorelasi</w:t>
      </w:r>
      <w:proofErr w:type="spellEnd"/>
    </w:p>
    <w:tbl>
      <w:tblPr>
        <w:tblW w:w="653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73"/>
        <w:gridCol w:w="4665"/>
      </w:tblGrid>
      <w:tr w:rsidR="00B64F12" w:rsidRPr="00D072C9" w14:paraId="7E27A937" w14:textId="77777777" w:rsidTr="00D072C9">
        <w:trPr>
          <w:cantSplit/>
          <w:trHeight w:val="313"/>
          <w:jc w:val="center"/>
        </w:trPr>
        <w:tc>
          <w:tcPr>
            <w:tcW w:w="6538" w:type="dxa"/>
            <w:gridSpan w:val="2"/>
            <w:shd w:val="clear" w:color="auto" w:fill="auto"/>
            <w:vAlign w:val="center"/>
          </w:tcPr>
          <w:p w14:paraId="066224BA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</w:rPr>
            </w:pPr>
            <w:r w:rsidRPr="00D072C9">
              <w:rPr>
                <w:rFonts w:ascii="Times New Roman" w:hAnsi="Times New Roman" w:cs="Times New Roman"/>
                <w:b/>
                <w:bCs/>
                <w:sz w:val="24"/>
              </w:rPr>
              <w:t xml:space="preserve">Model </w:t>
            </w:r>
            <w:proofErr w:type="spellStart"/>
            <w:r w:rsidRPr="00D072C9">
              <w:rPr>
                <w:rFonts w:ascii="Times New Roman" w:hAnsi="Times New Roman" w:cs="Times New Roman"/>
                <w:b/>
                <w:bCs/>
                <w:sz w:val="24"/>
              </w:rPr>
              <w:t>Summary</w:t>
            </w:r>
            <w:r w:rsidRPr="00D072C9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>b</w:t>
            </w:r>
            <w:proofErr w:type="spellEnd"/>
          </w:p>
        </w:tc>
      </w:tr>
      <w:tr w:rsidR="00B64F12" w:rsidRPr="00D072C9" w14:paraId="6600D495" w14:textId="77777777" w:rsidTr="00D072C9">
        <w:trPr>
          <w:cantSplit/>
          <w:trHeight w:val="326"/>
          <w:jc w:val="center"/>
        </w:trPr>
        <w:tc>
          <w:tcPr>
            <w:tcW w:w="1873" w:type="dxa"/>
            <w:shd w:val="clear" w:color="auto" w:fill="auto"/>
            <w:vAlign w:val="bottom"/>
          </w:tcPr>
          <w:p w14:paraId="5293A548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Model</w:t>
            </w:r>
          </w:p>
        </w:tc>
        <w:tc>
          <w:tcPr>
            <w:tcW w:w="4665" w:type="dxa"/>
            <w:shd w:val="clear" w:color="auto" w:fill="auto"/>
            <w:vAlign w:val="bottom"/>
          </w:tcPr>
          <w:p w14:paraId="05389034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Durbin-Watson</w:t>
            </w:r>
          </w:p>
        </w:tc>
      </w:tr>
      <w:tr w:rsidR="00B64F12" w:rsidRPr="00D072C9" w14:paraId="06A2B445" w14:textId="77777777" w:rsidTr="00D072C9">
        <w:trPr>
          <w:cantSplit/>
          <w:trHeight w:val="313"/>
          <w:jc w:val="center"/>
        </w:trPr>
        <w:tc>
          <w:tcPr>
            <w:tcW w:w="1873" w:type="dxa"/>
            <w:shd w:val="clear" w:color="auto" w:fill="auto"/>
          </w:tcPr>
          <w:p w14:paraId="48E85316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1</w:t>
            </w:r>
          </w:p>
        </w:tc>
        <w:tc>
          <w:tcPr>
            <w:tcW w:w="4665" w:type="dxa"/>
            <w:shd w:val="clear" w:color="auto" w:fill="auto"/>
          </w:tcPr>
          <w:p w14:paraId="13C84F9B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1.970</w:t>
            </w:r>
          </w:p>
        </w:tc>
      </w:tr>
      <w:tr w:rsidR="00B64F12" w:rsidRPr="00D072C9" w14:paraId="7EB3BB42" w14:textId="77777777" w:rsidTr="00D072C9">
        <w:trPr>
          <w:cantSplit/>
          <w:trHeight w:val="639"/>
          <w:jc w:val="center"/>
        </w:trPr>
        <w:tc>
          <w:tcPr>
            <w:tcW w:w="6538" w:type="dxa"/>
            <w:gridSpan w:val="2"/>
            <w:shd w:val="clear" w:color="auto" w:fill="auto"/>
          </w:tcPr>
          <w:p w14:paraId="2AEA6F11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a. Predictors: (Constant), Corporate Social Responsibility, Total Asset Turnover, Green Accounting</w:t>
            </w:r>
          </w:p>
        </w:tc>
      </w:tr>
      <w:tr w:rsidR="00B64F12" w:rsidRPr="00D072C9" w14:paraId="0AC52DBD" w14:textId="77777777" w:rsidTr="00D072C9">
        <w:trPr>
          <w:cantSplit/>
          <w:trHeight w:val="313"/>
          <w:jc w:val="center"/>
        </w:trPr>
        <w:tc>
          <w:tcPr>
            <w:tcW w:w="6538" w:type="dxa"/>
            <w:gridSpan w:val="2"/>
            <w:shd w:val="clear" w:color="auto" w:fill="auto"/>
          </w:tcPr>
          <w:p w14:paraId="5023DC3F" w14:textId="77777777" w:rsidR="00B64F12" w:rsidRPr="00D072C9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D072C9">
              <w:rPr>
                <w:rFonts w:ascii="Times New Roman" w:hAnsi="Times New Roman" w:cs="Times New Roman"/>
                <w:sz w:val="24"/>
                <w:szCs w:val="18"/>
              </w:rPr>
              <w:t xml:space="preserve">b. Dependent Variable: </w:t>
            </w:r>
            <w:proofErr w:type="spellStart"/>
            <w:r w:rsidRPr="00D072C9">
              <w:rPr>
                <w:rFonts w:ascii="Times New Roman" w:hAnsi="Times New Roman" w:cs="Times New Roman"/>
                <w:sz w:val="24"/>
                <w:szCs w:val="18"/>
              </w:rPr>
              <w:t>Profitabilitas</w:t>
            </w:r>
            <w:proofErr w:type="spellEnd"/>
          </w:p>
        </w:tc>
      </w:tr>
    </w:tbl>
    <w:p w14:paraId="49785EC3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29D83409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665104E6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4D35DE45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269CDA6E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6A746DDF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0FA801E5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3B5D67A9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095EA473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0ED79264" w14:textId="77777777" w:rsidR="00B64F12" w:rsidRPr="00C07E8D" w:rsidRDefault="00B64F12" w:rsidP="00B64F12">
      <w:pPr>
        <w:pStyle w:val="ListParagraph"/>
        <w:numPr>
          <w:ilvl w:val="1"/>
          <w:numId w:val="16"/>
        </w:num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C07E8D">
        <w:rPr>
          <w:rFonts w:ascii="Times New Roman" w:hAnsi="Times New Roman" w:cs="Times New Roman"/>
          <w:b/>
          <w:sz w:val="24"/>
          <w:szCs w:val="24"/>
        </w:rPr>
        <w:t>Analisis</w:t>
      </w:r>
      <w:proofErr w:type="spellEnd"/>
      <w:r w:rsidRPr="00C07E8D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07E8D">
        <w:rPr>
          <w:rFonts w:ascii="Times New Roman" w:hAnsi="Times New Roman" w:cs="Times New Roman"/>
          <w:b/>
          <w:sz w:val="24"/>
          <w:szCs w:val="24"/>
        </w:rPr>
        <w:t>Regresi</w:t>
      </w:r>
      <w:proofErr w:type="spellEnd"/>
      <w:r w:rsidRPr="00C07E8D">
        <w:rPr>
          <w:rFonts w:ascii="Times New Roman" w:hAnsi="Times New Roman" w:cs="Times New Roman"/>
          <w:b/>
          <w:sz w:val="24"/>
          <w:szCs w:val="24"/>
        </w:rPr>
        <w:t xml:space="preserve"> Linear </w:t>
      </w:r>
      <w:proofErr w:type="spellStart"/>
      <w:r w:rsidRPr="00C07E8D">
        <w:rPr>
          <w:rFonts w:ascii="Times New Roman" w:hAnsi="Times New Roman" w:cs="Times New Roman"/>
          <w:b/>
          <w:sz w:val="24"/>
          <w:szCs w:val="24"/>
        </w:rPr>
        <w:t>Berganda</w:t>
      </w:r>
      <w:proofErr w:type="spellEnd"/>
    </w:p>
    <w:tbl>
      <w:tblPr>
        <w:tblW w:w="790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18"/>
        <w:gridCol w:w="2068"/>
        <w:gridCol w:w="819"/>
        <w:gridCol w:w="1260"/>
        <w:gridCol w:w="1440"/>
        <w:gridCol w:w="835"/>
        <w:gridCol w:w="867"/>
      </w:tblGrid>
      <w:tr w:rsidR="00B64F12" w:rsidRPr="00C07E8D" w14:paraId="4F0025D3" w14:textId="77777777" w:rsidTr="006339DC">
        <w:trPr>
          <w:cantSplit/>
          <w:trHeight w:val="311"/>
        </w:trPr>
        <w:tc>
          <w:tcPr>
            <w:tcW w:w="7907" w:type="dxa"/>
            <w:gridSpan w:val="7"/>
            <w:shd w:val="clear" w:color="auto" w:fill="auto"/>
            <w:vAlign w:val="center"/>
          </w:tcPr>
          <w:p w14:paraId="7F17CC28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C07E8D">
              <w:rPr>
                <w:rFonts w:ascii="Times New Roman" w:hAnsi="Times New Roman" w:cs="Times New Roman"/>
                <w:b/>
                <w:bCs/>
                <w:sz w:val="24"/>
              </w:rPr>
              <w:t>Coefficients</w:t>
            </w:r>
            <w:r w:rsidRPr="00C07E8D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>a</w:t>
            </w:r>
            <w:proofErr w:type="spellEnd"/>
          </w:p>
        </w:tc>
      </w:tr>
      <w:tr w:rsidR="00B64F12" w:rsidRPr="00C07E8D" w14:paraId="1C9FBE60" w14:textId="77777777" w:rsidTr="00C07E8D">
        <w:trPr>
          <w:cantSplit/>
          <w:trHeight w:val="636"/>
        </w:trPr>
        <w:tc>
          <w:tcPr>
            <w:tcW w:w="2686" w:type="dxa"/>
            <w:gridSpan w:val="2"/>
            <w:vMerge w:val="restart"/>
            <w:shd w:val="clear" w:color="auto" w:fill="auto"/>
            <w:vAlign w:val="bottom"/>
          </w:tcPr>
          <w:p w14:paraId="53B7DCE7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Model</w:t>
            </w:r>
          </w:p>
        </w:tc>
        <w:tc>
          <w:tcPr>
            <w:tcW w:w="2079" w:type="dxa"/>
            <w:gridSpan w:val="2"/>
            <w:shd w:val="clear" w:color="auto" w:fill="auto"/>
            <w:vAlign w:val="bottom"/>
          </w:tcPr>
          <w:p w14:paraId="4FA26E2C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Unstandardized Coefficients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2569692D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Standardized Coefficients</w:t>
            </w:r>
          </w:p>
        </w:tc>
        <w:tc>
          <w:tcPr>
            <w:tcW w:w="835" w:type="dxa"/>
            <w:vMerge w:val="restart"/>
            <w:shd w:val="clear" w:color="auto" w:fill="auto"/>
            <w:vAlign w:val="bottom"/>
          </w:tcPr>
          <w:p w14:paraId="57F498FF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t</w:t>
            </w:r>
          </w:p>
        </w:tc>
        <w:tc>
          <w:tcPr>
            <w:tcW w:w="867" w:type="dxa"/>
            <w:vMerge w:val="restart"/>
            <w:shd w:val="clear" w:color="auto" w:fill="auto"/>
            <w:vAlign w:val="bottom"/>
          </w:tcPr>
          <w:p w14:paraId="5D9E4A92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Sig.</w:t>
            </w:r>
          </w:p>
        </w:tc>
      </w:tr>
      <w:tr w:rsidR="00B64F12" w:rsidRPr="00C07E8D" w14:paraId="7E534B5B" w14:textId="77777777" w:rsidTr="00C07E8D">
        <w:trPr>
          <w:cantSplit/>
          <w:trHeight w:val="336"/>
        </w:trPr>
        <w:tc>
          <w:tcPr>
            <w:tcW w:w="2686" w:type="dxa"/>
            <w:gridSpan w:val="2"/>
            <w:vMerge/>
            <w:shd w:val="clear" w:color="auto" w:fill="auto"/>
            <w:vAlign w:val="bottom"/>
          </w:tcPr>
          <w:p w14:paraId="37571B9A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819" w:type="dxa"/>
            <w:shd w:val="clear" w:color="auto" w:fill="auto"/>
            <w:vAlign w:val="bottom"/>
          </w:tcPr>
          <w:p w14:paraId="23CABBAA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B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338E1EA2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Std. Error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6E39F754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Beta</w:t>
            </w:r>
          </w:p>
        </w:tc>
        <w:tc>
          <w:tcPr>
            <w:tcW w:w="835" w:type="dxa"/>
            <w:vMerge/>
            <w:shd w:val="clear" w:color="auto" w:fill="auto"/>
            <w:vAlign w:val="bottom"/>
          </w:tcPr>
          <w:p w14:paraId="40D2407C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867" w:type="dxa"/>
            <w:vMerge/>
            <w:shd w:val="clear" w:color="auto" w:fill="auto"/>
            <w:vAlign w:val="bottom"/>
          </w:tcPr>
          <w:p w14:paraId="5D00AF56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</w:tr>
      <w:tr w:rsidR="00B64F12" w:rsidRPr="00C07E8D" w14:paraId="0A89EC66" w14:textId="77777777" w:rsidTr="00C07E8D">
        <w:trPr>
          <w:cantSplit/>
          <w:trHeight w:val="311"/>
        </w:trPr>
        <w:tc>
          <w:tcPr>
            <w:tcW w:w="618" w:type="dxa"/>
            <w:vMerge w:val="restart"/>
            <w:shd w:val="clear" w:color="auto" w:fill="auto"/>
          </w:tcPr>
          <w:p w14:paraId="5C7EEF72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1</w:t>
            </w:r>
          </w:p>
        </w:tc>
        <w:tc>
          <w:tcPr>
            <w:tcW w:w="2068" w:type="dxa"/>
            <w:shd w:val="clear" w:color="auto" w:fill="auto"/>
          </w:tcPr>
          <w:p w14:paraId="0CB4DF54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(Constant)</w:t>
            </w:r>
          </w:p>
        </w:tc>
        <w:tc>
          <w:tcPr>
            <w:tcW w:w="819" w:type="dxa"/>
            <w:shd w:val="clear" w:color="auto" w:fill="auto"/>
          </w:tcPr>
          <w:p w14:paraId="11E8571C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51</w:t>
            </w:r>
          </w:p>
        </w:tc>
        <w:tc>
          <w:tcPr>
            <w:tcW w:w="1260" w:type="dxa"/>
            <w:shd w:val="clear" w:color="auto" w:fill="auto"/>
          </w:tcPr>
          <w:p w14:paraId="19628C7D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5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74B45D8A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5" w:type="dxa"/>
            <w:shd w:val="clear" w:color="auto" w:fill="auto"/>
          </w:tcPr>
          <w:p w14:paraId="467577EF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9.318</w:t>
            </w:r>
          </w:p>
        </w:tc>
        <w:tc>
          <w:tcPr>
            <w:tcW w:w="867" w:type="dxa"/>
            <w:shd w:val="clear" w:color="auto" w:fill="auto"/>
          </w:tcPr>
          <w:p w14:paraId="2386EEF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0</w:t>
            </w:r>
          </w:p>
        </w:tc>
      </w:tr>
      <w:tr w:rsidR="00B64F12" w:rsidRPr="00C07E8D" w14:paraId="759E73A2" w14:textId="77777777" w:rsidTr="00C07E8D">
        <w:trPr>
          <w:cantSplit/>
          <w:trHeight w:val="324"/>
        </w:trPr>
        <w:tc>
          <w:tcPr>
            <w:tcW w:w="618" w:type="dxa"/>
            <w:vMerge/>
            <w:shd w:val="clear" w:color="auto" w:fill="auto"/>
          </w:tcPr>
          <w:p w14:paraId="683EABCA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2068" w:type="dxa"/>
            <w:shd w:val="clear" w:color="auto" w:fill="auto"/>
          </w:tcPr>
          <w:p w14:paraId="47516110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Green Accounting</w:t>
            </w:r>
          </w:p>
        </w:tc>
        <w:tc>
          <w:tcPr>
            <w:tcW w:w="819" w:type="dxa"/>
            <w:shd w:val="clear" w:color="auto" w:fill="auto"/>
          </w:tcPr>
          <w:p w14:paraId="1805863F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22</w:t>
            </w:r>
          </w:p>
        </w:tc>
        <w:tc>
          <w:tcPr>
            <w:tcW w:w="1260" w:type="dxa"/>
            <w:shd w:val="clear" w:color="auto" w:fill="auto"/>
          </w:tcPr>
          <w:p w14:paraId="26FBD3CA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3</w:t>
            </w:r>
          </w:p>
        </w:tc>
        <w:tc>
          <w:tcPr>
            <w:tcW w:w="1440" w:type="dxa"/>
            <w:shd w:val="clear" w:color="auto" w:fill="auto"/>
          </w:tcPr>
          <w:p w14:paraId="25F8A900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524</w:t>
            </w:r>
          </w:p>
        </w:tc>
        <w:tc>
          <w:tcPr>
            <w:tcW w:w="835" w:type="dxa"/>
            <w:shd w:val="clear" w:color="auto" w:fill="auto"/>
          </w:tcPr>
          <w:p w14:paraId="4F783CD1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7.835</w:t>
            </w:r>
          </w:p>
        </w:tc>
        <w:tc>
          <w:tcPr>
            <w:tcW w:w="867" w:type="dxa"/>
            <w:shd w:val="clear" w:color="auto" w:fill="auto"/>
          </w:tcPr>
          <w:p w14:paraId="52C1F34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0</w:t>
            </w:r>
          </w:p>
        </w:tc>
      </w:tr>
      <w:tr w:rsidR="00B64F12" w:rsidRPr="00C07E8D" w14:paraId="71F062E0" w14:textId="77777777" w:rsidTr="00C07E8D">
        <w:trPr>
          <w:cantSplit/>
          <w:trHeight w:val="336"/>
        </w:trPr>
        <w:tc>
          <w:tcPr>
            <w:tcW w:w="618" w:type="dxa"/>
            <w:vMerge/>
            <w:shd w:val="clear" w:color="auto" w:fill="auto"/>
          </w:tcPr>
          <w:p w14:paraId="5AC6F853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2068" w:type="dxa"/>
            <w:shd w:val="clear" w:color="auto" w:fill="auto"/>
          </w:tcPr>
          <w:p w14:paraId="1E316657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Total Asset Turnover</w:t>
            </w:r>
          </w:p>
        </w:tc>
        <w:tc>
          <w:tcPr>
            <w:tcW w:w="819" w:type="dxa"/>
            <w:shd w:val="clear" w:color="auto" w:fill="auto"/>
          </w:tcPr>
          <w:p w14:paraId="682FD771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11</w:t>
            </w:r>
          </w:p>
        </w:tc>
        <w:tc>
          <w:tcPr>
            <w:tcW w:w="1260" w:type="dxa"/>
            <w:shd w:val="clear" w:color="auto" w:fill="auto"/>
          </w:tcPr>
          <w:p w14:paraId="0E6900F7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1</w:t>
            </w:r>
          </w:p>
        </w:tc>
        <w:tc>
          <w:tcPr>
            <w:tcW w:w="1440" w:type="dxa"/>
            <w:shd w:val="clear" w:color="auto" w:fill="auto"/>
          </w:tcPr>
          <w:p w14:paraId="6D56C152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536</w:t>
            </w:r>
          </w:p>
        </w:tc>
        <w:tc>
          <w:tcPr>
            <w:tcW w:w="835" w:type="dxa"/>
            <w:shd w:val="clear" w:color="auto" w:fill="auto"/>
          </w:tcPr>
          <w:p w14:paraId="34434C78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8.583</w:t>
            </w:r>
          </w:p>
        </w:tc>
        <w:tc>
          <w:tcPr>
            <w:tcW w:w="867" w:type="dxa"/>
            <w:shd w:val="clear" w:color="auto" w:fill="auto"/>
          </w:tcPr>
          <w:p w14:paraId="14D95DCE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0</w:t>
            </w:r>
          </w:p>
        </w:tc>
      </w:tr>
      <w:tr w:rsidR="00B64F12" w:rsidRPr="00C07E8D" w14:paraId="53999DFE" w14:textId="77777777" w:rsidTr="00C07E8D">
        <w:trPr>
          <w:cantSplit/>
          <w:trHeight w:val="648"/>
        </w:trPr>
        <w:tc>
          <w:tcPr>
            <w:tcW w:w="618" w:type="dxa"/>
            <w:vMerge/>
            <w:shd w:val="clear" w:color="auto" w:fill="auto"/>
          </w:tcPr>
          <w:p w14:paraId="2E0E30AD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2068" w:type="dxa"/>
            <w:shd w:val="clear" w:color="auto" w:fill="auto"/>
          </w:tcPr>
          <w:p w14:paraId="716E15B7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Corporate Social Responsibility</w:t>
            </w:r>
          </w:p>
        </w:tc>
        <w:tc>
          <w:tcPr>
            <w:tcW w:w="819" w:type="dxa"/>
            <w:shd w:val="clear" w:color="auto" w:fill="auto"/>
          </w:tcPr>
          <w:p w14:paraId="27440884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47</w:t>
            </w:r>
          </w:p>
        </w:tc>
        <w:tc>
          <w:tcPr>
            <w:tcW w:w="1260" w:type="dxa"/>
            <w:shd w:val="clear" w:color="auto" w:fill="auto"/>
          </w:tcPr>
          <w:p w14:paraId="78076D51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16</w:t>
            </w:r>
          </w:p>
        </w:tc>
        <w:tc>
          <w:tcPr>
            <w:tcW w:w="1440" w:type="dxa"/>
            <w:shd w:val="clear" w:color="auto" w:fill="auto"/>
          </w:tcPr>
          <w:p w14:paraId="4FF9B390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182</w:t>
            </w:r>
          </w:p>
        </w:tc>
        <w:tc>
          <w:tcPr>
            <w:tcW w:w="835" w:type="dxa"/>
            <w:shd w:val="clear" w:color="auto" w:fill="auto"/>
          </w:tcPr>
          <w:p w14:paraId="396A6DF6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2.946</w:t>
            </w:r>
          </w:p>
        </w:tc>
        <w:tc>
          <w:tcPr>
            <w:tcW w:w="867" w:type="dxa"/>
            <w:shd w:val="clear" w:color="auto" w:fill="auto"/>
          </w:tcPr>
          <w:p w14:paraId="43093741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4</w:t>
            </w:r>
          </w:p>
        </w:tc>
      </w:tr>
      <w:tr w:rsidR="00B64F12" w:rsidRPr="00C07E8D" w14:paraId="396FE11D" w14:textId="77777777" w:rsidTr="006339DC">
        <w:trPr>
          <w:cantSplit/>
          <w:trHeight w:val="311"/>
        </w:trPr>
        <w:tc>
          <w:tcPr>
            <w:tcW w:w="7907" w:type="dxa"/>
            <w:gridSpan w:val="7"/>
            <w:shd w:val="clear" w:color="auto" w:fill="auto"/>
          </w:tcPr>
          <w:p w14:paraId="474EE9E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 xml:space="preserve">a. Dependent Variable: </w:t>
            </w:r>
            <w:proofErr w:type="spellStart"/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Profitabilitas</w:t>
            </w:r>
            <w:proofErr w:type="spellEnd"/>
          </w:p>
        </w:tc>
      </w:tr>
    </w:tbl>
    <w:p w14:paraId="141BF718" w14:textId="77777777" w:rsidR="00B64F12" w:rsidRPr="0007590C" w:rsidRDefault="00B64F12" w:rsidP="00B64F12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0FE31A3B" w14:textId="77777777" w:rsidR="00B64F12" w:rsidRPr="00C07E8D" w:rsidRDefault="00C07E8D" w:rsidP="00C07E8D">
      <w:pPr>
        <w:pStyle w:val="ListParagraph"/>
        <w:numPr>
          <w:ilvl w:val="1"/>
          <w:numId w:val="16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07E8D"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 w:rsidRPr="00C07E8D">
        <w:rPr>
          <w:rFonts w:ascii="Times New Roman" w:hAnsi="Times New Roman" w:cs="Times New Roman"/>
          <w:b/>
          <w:sz w:val="24"/>
          <w:szCs w:val="24"/>
        </w:rPr>
        <w:t>Hipotesis</w:t>
      </w:r>
      <w:proofErr w:type="spellEnd"/>
    </w:p>
    <w:p w14:paraId="1671F9FD" w14:textId="77777777" w:rsidR="00C07E8D" w:rsidRPr="00C07E8D" w:rsidRDefault="00C07E8D" w:rsidP="00C07E8D">
      <w:pPr>
        <w:pStyle w:val="ListParagraph"/>
        <w:numPr>
          <w:ilvl w:val="0"/>
          <w:numId w:val="47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07E8D">
        <w:rPr>
          <w:rFonts w:ascii="Times New Roman" w:hAnsi="Times New Roman" w:cs="Times New Roman"/>
          <w:b/>
          <w:sz w:val="24"/>
          <w:szCs w:val="24"/>
        </w:rPr>
        <w:t xml:space="preserve">Uji </w:t>
      </w:r>
      <w:proofErr w:type="spellStart"/>
      <w:r w:rsidRPr="00C07E8D">
        <w:rPr>
          <w:rFonts w:ascii="Times New Roman" w:hAnsi="Times New Roman" w:cs="Times New Roman"/>
          <w:b/>
          <w:sz w:val="24"/>
          <w:szCs w:val="24"/>
        </w:rPr>
        <w:t>Kelayakan</w:t>
      </w:r>
      <w:proofErr w:type="spellEnd"/>
      <w:r w:rsidRPr="00C07E8D">
        <w:rPr>
          <w:rFonts w:ascii="Times New Roman" w:hAnsi="Times New Roman" w:cs="Times New Roman"/>
          <w:b/>
          <w:sz w:val="24"/>
          <w:szCs w:val="24"/>
        </w:rPr>
        <w:t xml:space="preserve"> Model </w:t>
      </w:r>
      <w:proofErr w:type="gramStart"/>
      <w:r w:rsidRPr="00C07E8D">
        <w:rPr>
          <w:rFonts w:ascii="Times New Roman" w:hAnsi="Times New Roman" w:cs="Times New Roman"/>
          <w:b/>
          <w:sz w:val="24"/>
          <w:szCs w:val="24"/>
        </w:rPr>
        <w:t>( Uji</w:t>
      </w:r>
      <w:proofErr w:type="gramEnd"/>
      <w:r w:rsidRPr="00C07E8D">
        <w:rPr>
          <w:rFonts w:ascii="Times New Roman" w:hAnsi="Times New Roman" w:cs="Times New Roman"/>
          <w:b/>
          <w:sz w:val="24"/>
          <w:szCs w:val="24"/>
        </w:rPr>
        <w:t xml:space="preserve"> F )</w:t>
      </w:r>
    </w:p>
    <w:tbl>
      <w:tblPr>
        <w:tblW w:w="79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6"/>
        <w:gridCol w:w="1276"/>
        <w:gridCol w:w="1457"/>
        <w:gridCol w:w="1017"/>
        <w:gridCol w:w="1397"/>
        <w:gridCol w:w="1017"/>
        <w:gridCol w:w="1019"/>
      </w:tblGrid>
      <w:tr w:rsidR="00B64F12" w:rsidRPr="00C07E8D" w14:paraId="0F290315" w14:textId="77777777" w:rsidTr="006339DC">
        <w:trPr>
          <w:cantSplit/>
          <w:trHeight w:val="327"/>
        </w:trPr>
        <w:tc>
          <w:tcPr>
            <w:tcW w:w="7909" w:type="dxa"/>
            <w:gridSpan w:val="7"/>
            <w:shd w:val="clear" w:color="auto" w:fill="auto"/>
            <w:vAlign w:val="center"/>
          </w:tcPr>
          <w:p w14:paraId="2D902D5D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C07E8D">
              <w:rPr>
                <w:rFonts w:ascii="Times New Roman" w:hAnsi="Times New Roman" w:cs="Times New Roman"/>
                <w:b/>
                <w:bCs/>
                <w:sz w:val="24"/>
              </w:rPr>
              <w:t>ANOVA</w:t>
            </w:r>
            <w:r w:rsidRPr="00C07E8D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>a</w:t>
            </w:r>
            <w:proofErr w:type="spellEnd"/>
          </w:p>
        </w:tc>
      </w:tr>
      <w:tr w:rsidR="00B64F12" w:rsidRPr="00C07E8D" w14:paraId="493803E7" w14:textId="77777777" w:rsidTr="006339DC">
        <w:trPr>
          <w:cantSplit/>
          <w:trHeight w:val="341"/>
        </w:trPr>
        <w:tc>
          <w:tcPr>
            <w:tcW w:w="2002" w:type="dxa"/>
            <w:gridSpan w:val="2"/>
            <w:shd w:val="clear" w:color="auto" w:fill="auto"/>
            <w:vAlign w:val="bottom"/>
          </w:tcPr>
          <w:p w14:paraId="3367FC3E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Model</w:t>
            </w:r>
          </w:p>
        </w:tc>
        <w:tc>
          <w:tcPr>
            <w:tcW w:w="1457" w:type="dxa"/>
            <w:shd w:val="clear" w:color="auto" w:fill="auto"/>
            <w:vAlign w:val="bottom"/>
          </w:tcPr>
          <w:p w14:paraId="3744B888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Sum of Squares</w:t>
            </w:r>
          </w:p>
        </w:tc>
        <w:tc>
          <w:tcPr>
            <w:tcW w:w="1017" w:type="dxa"/>
            <w:shd w:val="clear" w:color="auto" w:fill="auto"/>
            <w:vAlign w:val="bottom"/>
          </w:tcPr>
          <w:p w14:paraId="6268035C" w14:textId="77777777" w:rsidR="00B64F12" w:rsidRPr="00C07E8D" w:rsidRDefault="00A7588F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proofErr w:type="spellStart"/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D</w:t>
            </w:r>
            <w:r w:rsidR="00B64F12" w:rsidRPr="00C07E8D">
              <w:rPr>
                <w:rFonts w:ascii="Times New Roman" w:hAnsi="Times New Roman" w:cs="Times New Roman"/>
                <w:sz w:val="24"/>
                <w:szCs w:val="18"/>
              </w:rPr>
              <w:t>f</w:t>
            </w:r>
            <w:proofErr w:type="spellEnd"/>
          </w:p>
        </w:tc>
        <w:tc>
          <w:tcPr>
            <w:tcW w:w="1397" w:type="dxa"/>
            <w:shd w:val="clear" w:color="auto" w:fill="auto"/>
            <w:vAlign w:val="bottom"/>
          </w:tcPr>
          <w:p w14:paraId="4B55C4FA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Mean Square</w:t>
            </w:r>
          </w:p>
        </w:tc>
        <w:tc>
          <w:tcPr>
            <w:tcW w:w="1017" w:type="dxa"/>
            <w:shd w:val="clear" w:color="auto" w:fill="auto"/>
            <w:vAlign w:val="bottom"/>
          </w:tcPr>
          <w:p w14:paraId="34727B8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F</w:t>
            </w:r>
          </w:p>
        </w:tc>
        <w:tc>
          <w:tcPr>
            <w:tcW w:w="1017" w:type="dxa"/>
            <w:shd w:val="clear" w:color="auto" w:fill="auto"/>
            <w:vAlign w:val="bottom"/>
          </w:tcPr>
          <w:p w14:paraId="26F968D9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Sig.</w:t>
            </w:r>
          </w:p>
        </w:tc>
      </w:tr>
      <w:tr w:rsidR="00B64F12" w:rsidRPr="00C07E8D" w14:paraId="7867B467" w14:textId="77777777" w:rsidTr="006339DC">
        <w:trPr>
          <w:cantSplit/>
          <w:trHeight w:val="327"/>
        </w:trPr>
        <w:tc>
          <w:tcPr>
            <w:tcW w:w="726" w:type="dxa"/>
            <w:vMerge w:val="restart"/>
            <w:shd w:val="clear" w:color="auto" w:fill="auto"/>
          </w:tcPr>
          <w:p w14:paraId="04FAA22B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1</w:t>
            </w:r>
          </w:p>
        </w:tc>
        <w:tc>
          <w:tcPr>
            <w:tcW w:w="1275" w:type="dxa"/>
            <w:shd w:val="clear" w:color="auto" w:fill="auto"/>
          </w:tcPr>
          <w:p w14:paraId="1E2BF8A8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Regression</w:t>
            </w:r>
          </w:p>
        </w:tc>
        <w:tc>
          <w:tcPr>
            <w:tcW w:w="1457" w:type="dxa"/>
            <w:shd w:val="clear" w:color="auto" w:fill="auto"/>
          </w:tcPr>
          <w:p w14:paraId="17EEFEE1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21</w:t>
            </w:r>
          </w:p>
        </w:tc>
        <w:tc>
          <w:tcPr>
            <w:tcW w:w="1017" w:type="dxa"/>
            <w:shd w:val="clear" w:color="auto" w:fill="auto"/>
          </w:tcPr>
          <w:p w14:paraId="46B4B9E8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3</w:t>
            </w:r>
          </w:p>
        </w:tc>
        <w:tc>
          <w:tcPr>
            <w:tcW w:w="1397" w:type="dxa"/>
            <w:shd w:val="clear" w:color="auto" w:fill="auto"/>
          </w:tcPr>
          <w:p w14:paraId="1E4CCDA7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7</w:t>
            </w:r>
          </w:p>
        </w:tc>
        <w:tc>
          <w:tcPr>
            <w:tcW w:w="1017" w:type="dxa"/>
            <w:shd w:val="clear" w:color="auto" w:fill="auto"/>
          </w:tcPr>
          <w:p w14:paraId="037A4761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43.937</w:t>
            </w:r>
          </w:p>
        </w:tc>
        <w:tc>
          <w:tcPr>
            <w:tcW w:w="1017" w:type="dxa"/>
            <w:shd w:val="clear" w:color="auto" w:fill="auto"/>
          </w:tcPr>
          <w:p w14:paraId="05110133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0</w:t>
            </w:r>
            <w:r w:rsidRPr="00C07E8D">
              <w:rPr>
                <w:rFonts w:ascii="Times New Roman" w:hAnsi="Times New Roman" w:cs="Times New Roman"/>
                <w:sz w:val="24"/>
                <w:szCs w:val="18"/>
                <w:vertAlign w:val="superscript"/>
              </w:rPr>
              <w:t>b</w:t>
            </w:r>
          </w:p>
        </w:tc>
      </w:tr>
      <w:tr w:rsidR="00B64F12" w:rsidRPr="00C07E8D" w14:paraId="6797C3FA" w14:textId="77777777" w:rsidTr="006339DC">
        <w:trPr>
          <w:cantSplit/>
          <w:trHeight w:val="341"/>
        </w:trPr>
        <w:tc>
          <w:tcPr>
            <w:tcW w:w="726" w:type="dxa"/>
            <w:vMerge/>
            <w:shd w:val="clear" w:color="auto" w:fill="auto"/>
          </w:tcPr>
          <w:p w14:paraId="3D80BA12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1275" w:type="dxa"/>
            <w:shd w:val="clear" w:color="auto" w:fill="auto"/>
          </w:tcPr>
          <w:p w14:paraId="0E6F18B0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Residual</w:t>
            </w:r>
          </w:p>
        </w:tc>
        <w:tc>
          <w:tcPr>
            <w:tcW w:w="1457" w:type="dxa"/>
            <w:shd w:val="clear" w:color="auto" w:fill="auto"/>
          </w:tcPr>
          <w:p w14:paraId="5712CABD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28</w:t>
            </w:r>
          </w:p>
        </w:tc>
        <w:tc>
          <w:tcPr>
            <w:tcW w:w="1017" w:type="dxa"/>
            <w:shd w:val="clear" w:color="auto" w:fill="auto"/>
          </w:tcPr>
          <w:p w14:paraId="06F89459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171</w:t>
            </w:r>
          </w:p>
        </w:tc>
        <w:tc>
          <w:tcPr>
            <w:tcW w:w="1397" w:type="dxa"/>
            <w:shd w:val="clear" w:color="auto" w:fill="auto"/>
          </w:tcPr>
          <w:p w14:paraId="095FCC17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0</w:t>
            </w:r>
          </w:p>
        </w:tc>
        <w:tc>
          <w:tcPr>
            <w:tcW w:w="1017" w:type="dxa"/>
            <w:shd w:val="clear" w:color="auto" w:fill="auto"/>
            <w:vAlign w:val="center"/>
          </w:tcPr>
          <w:p w14:paraId="3B2532D9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14:paraId="1D1C73EB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64F12" w:rsidRPr="00C07E8D" w14:paraId="35C2F0F9" w14:textId="77777777" w:rsidTr="006339DC">
        <w:trPr>
          <w:cantSplit/>
          <w:trHeight w:val="354"/>
        </w:trPr>
        <w:tc>
          <w:tcPr>
            <w:tcW w:w="726" w:type="dxa"/>
            <w:vMerge/>
            <w:shd w:val="clear" w:color="auto" w:fill="auto"/>
          </w:tcPr>
          <w:p w14:paraId="4446443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  <w:shd w:val="clear" w:color="auto" w:fill="auto"/>
          </w:tcPr>
          <w:p w14:paraId="56B37ECB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Total</w:t>
            </w:r>
          </w:p>
        </w:tc>
        <w:tc>
          <w:tcPr>
            <w:tcW w:w="1457" w:type="dxa"/>
            <w:shd w:val="clear" w:color="auto" w:fill="auto"/>
          </w:tcPr>
          <w:p w14:paraId="3F140DE9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49</w:t>
            </w:r>
          </w:p>
        </w:tc>
        <w:tc>
          <w:tcPr>
            <w:tcW w:w="1017" w:type="dxa"/>
            <w:shd w:val="clear" w:color="auto" w:fill="auto"/>
          </w:tcPr>
          <w:p w14:paraId="7F666727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174</w:t>
            </w:r>
          </w:p>
        </w:tc>
        <w:tc>
          <w:tcPr>
            <w:tcW w:w="1397" w:type="dxa"/>
            <w:shd w:val="clear" w:color="auto" w:fill="auto"/>
            <w:vAlign w:val="center"/>
          </w:tcPr>
          <w:p w14:paraId="16903643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14:paraId="357E5BD1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14:paraId="4B953299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64F12" w:rsidRPr="00C07E8D" w14:paraId="1E0E5B54" w14:textId="77777777" w:rsidTr="006339DC">
        <w:trPr>
          <w:cantSplit/>
          <w:trHeight w:val="327"/>
        </w:trPr>
        <w:tc>
          <w:tcPr>
            <w:tcW w:w="7909" w:type="dxa"/>
            <w:gridSpan w:val="7"/>
            <w:shd w:val="clear" w:color="auto" w:fill="auto"/>
          </w:tcPr>
          <w:p w14:paraId="12A34EAF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 xml:space="preserve">a. Dependent Variable: </w:t>
            </w:r>
            <w:proofErr w:type="spellStart"/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Profitabilitas</w:t>
            </w:r>
            <w:proofErr w:type="spellEnd"/>
          </w:p>
        </w:tc>
      </w:tr>
      <w:tr w:rsidR="00B64F12" w:rsidRPr="00C07E8D" w14:paraId="4F58CFA8" w14:textId="77777777" w:rsidTr="006339DC">
        <w:trPr>
          <w:cantSplit/>
          <w:trHeight w:val="327"/>
        </w:trPr>
        <w:tc>
          <w:tcPr>
            <w:tcW w:w="7909" w:type="dxa"/>
            <w:gridSpan w:val="7"/>
            <w:shd w:val="clear" w:color="auto" w:fill="auto"/>
          </w:tcPr>
          <w:p w14:paraId="27D2717F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b. Predictors: (Constant), Corporate Social Responsibility, Total Asset Turnover, Green Accounting</w:t>
            </w:r>
          </w:p>
        </w:tc>
      </w:tr>
    </w:tbl>
    <w:p w14:paraId="1D23348E" w14:textId="77777777" w:rsidR="00C07E8D" w:rsidRDefault="00C07E8D" w:rsidP="00C07E8D">
      <w:pPr>
        <w:rPr>
          <w:rFonts w:ascii="Times New Roman" w:hAnsi="Times New Roman" w:cs="Times New Roman"/>
          <w:sz w:val="24"/>
          <w:szCs w:val="24"/>
        </w:rPr>
      </w:pPr>
    </w:p>
    <w:p w14:paraId="6AA3DADD" w14:textId="77777777" w:rsidR="00C07E8D" w:rsidRDefault="00C07E8D" w:rsidP="00C07E8D">
      <w:pPr>
        <w:rPr>
          <w:rFonts w:ascii="Times New Roman" w:hAnsi="Times New Roman" w:cs="Times New Roman"/>
          <w:sz w:val="24"/>
          <w:szCs w:val="24"/>
        </w:rPr>
      </w:pPr>
    </w:p>
    <w:p w14:paraId="2B1041BA" w14:textId="77777777" w:rsidR="00C07E8D" w:rsidRDefault="00C07E8D" w:rsidP="00C07E8D">
      <w:pPr>
        <w:rPr>
          <w:rFonts w:ascii="Times New Roman" w:hAnsi="Times New Roman" w:cs="Times New Roman"/>
          <w:sz w:val="24"/>
          <w:szCs w:val="24"/>
        </w:rPr>
      </w:pPr>
    </w:p>
    <w:p w14:paraId="29B65690" w14:textId="77777777" w:rsidR="00C07E8D" w:rsidRDefault="00C07E8D" w:rsidP="00C07E8D">
      <w:pPr>
        <w:rPr>
          <w:rFonts w:ascii="Times New Roman" w:hAnsi="Times New Roman" w:cs="Times New Roman"/>
          <w:sz w:val="24"/>
          <w:szCs w:val="24"/>
        </w:rPr>
      </w:pPr>
    </w:p>
    <w:p w14:paraId="53238B8F" w14:textId="77777777" w:rsidR="00C07E8D" w:rsidRDefault="00C07E8D" w:rsidP="00C07E8D">
      <w:pPr>
        <w:rPr>
          <w:rFonts w:ascii="Times New Roman" w:hAnsi="Times New Roman" w:cs="Times New Roman"/>
          <w:sz w:val="24"/>
          <w:szCs w:val="24"/>
        </w:rPr>
      </w:pPr>
    </w:p>
    <w:p w14:paraId="15ADBE19" w14:textId="77777777" w:rsidR="00C07E8D" w:rsidRDefault="00C07E8D" w:rsidP="00C07E8D">
      <w:pPr>
        <w:rPr>
          <w:rFonts w:ascii="Times New Roman" w:hAnsi="Times New Roman" w:cs="Times New Roman"/>
          <w:sz w:val="24"/>
          <w:szCs w:val="24"/>
        </w:rPr>
      </w:pPr>
    </w:p>
    <w:p w14:paraId="4562940E" w14:textId="77777777" w:rsidR="00C07E8D" w:rsidRDefault="00C07E8D" w:rsidP="00C07E8D">
      <w:pPr>
        <w:rPr>
          <w:rFonts w:ascii="Times New Roman" w:hAnsi="Times New Roman" w:cs="Times New Roman"/>
          <w:sz w:val="24"/>
          <w:szCs w:val="24"/>
        </w:rPr>
      </w:pPr>
    </w:p>
    <w:p w14:paraId="71D6C828" w14:textId="77777777" w:rsidR="00C07E8D" w:rsidRDefault="00C07E8D" w:rsidP="00C07E8D">
      <w:pPr>
        <w:rPr>
          <w:rFonts w:ascii="Times New Roman" w:hAnsi="Times New Roman" w:cs="Times New Roman"/>
          <w:sz w:val="24"/>
          <w:szCs w:val="24"/>
        </w:rPr>
      </w:pPr>
    </w:p>
    <w:p w14:paraId="57C99606" w14:textId="77777777" w:rsidR="00B64F12" w:rsidRPr="00C07E8D" w:rsidRDefault="00B64F12" w:rsidP="00C07E8D">
      <w:pPr>
        <w:pStyle w:val="ListParagraph"/>
        <w:numPr>
          <w:ilvl w:val="0"/>
          <w:numId w:val="47"/>
        </w:numPr>
        <w:spacing w:before="240"/>
        <w:rPr>
          <w:rFonts w:ascii="Times New Roman" w:hAnsi="Times New Roman" w:cs="Times New Roman"/>
          <w:b/>
          <w:sz w:val="24"/>
          <w:szCs w:val="24"/>
        </w:rPr>
      </w:pPr>
      <w:r w:rsidRPr="00C07E8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Uji </w:t>
      </w:r>
      <w:proofErr w:type="spellStart"/>
      <w:r w:rsidRPr="00C07E8D">
        <w:rPr>
          <w:rFonts w:ascii="Times New Roman" w:hAnsi="Times New Roman" w:cs="Times New Roman"/>
          <w:b/>
          <w:sz w:val="24"/>
          <w:szCs w:val="24"/>
        </w:rPr>
        <w:t>Statistik</w:t>
      </w:r>
      <w:proofErr w:type="spellEnd"/>
      <w:r w:rsidRPr="00C07E8D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C07E8D" w:rsidRPr="00C07E8D">
        <w:rPr>
          <w:rFonts w:ascii="Times New Roman" w:hAnsi="Times New Roman" w:cs="Times New Roman"/>
          <w:b/>
          <w:sz w:val="24"/>
          <w:szCs w:val="24"/>
        </w:rPr>
        <w:t>Signifikansi</w:t>
      </w:r>
      <w:proofErr w:type="spellEnd"/>
      <w:r w:rsidR="00C07E8D" w:rsidRPr="00C07E8D">
        <w:rPr>
          <w:rFonts w:ascii="Times New Roman" w:hAnsi="Times New Roman" w:cs="Times New Roman"/>
          <w:b/>
          <w:sz w:val="24"/>
          <w:szCs w:val="24"/>
        </w:rPr>
        <w:t xml:space="preserve"> Parameter Individual </w:t>
      </w:r>
      <w:proofErr w:type="gramStart"/>
      <w:r w:rsidR="00C07E8D" w:rsidRPr="00C07E8D">
        <w:rPr>
          <w:rFonts w:ascii="Times New Roman" w:hAnsi="Times New Roman" w:cs="Times New Roman"/>
          <w:b/>
          <w:sz w:val="24"/>
          <w:szCs w:val="24"/>
        </w:rPr>
        <w:t>( Uji</w:t>
      </w:r>
      <w:proofErr w:type="gramEnd"/>
      <w:r w:rsidR="00C07E8D" w:rsidRPr="00C07E8D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C07E8D" w:rsidRPr="00C07E8D">
        <w:rPr>
          <w:rFonts w:ascii="Times New Roman" w:hAnsi="Times New Roman" w:cs="Times New Roman"/>
          <w:b/>
          <w:sz w:val="24"/>
          <w:szCs w:val="24"/>
        </w:rPr>
        <w:t>Statistik</w:t>
      </w:r>
      <w:proofErr w:type="spellEnd"/>
      <w:r w:rsidR="00C07E8D" w:rsidRPr="00C07E8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C07E8D">
        <w:rPr>
          <w:rFonts w:ascii="Times New Roman" w:hAnsi="Times New Roman" w:cs="Times New Roman"/>
          <w:b/>
          <w:sz w:val="24"/>
          <w:szCs w:val="24"/>
        </w:rPr>
        <w:t>t</w:t>
      </w:r>
      <w:r w:rsidR="00C07E8D" w:rsidRPr="00C07E8D">
        <w:rPr>
          <w:rFonts w:ascii="Times New Roman" w:hAnsi="Times New Roman" w:cs="Times New Roman"/>
          <w:b/>
          <w:sz w:val="24"/>
          <w:szCs w:val="24"/>
        </w:rPr>
        <w:t xml:space="preserve"> )</w:t>
      </w:r>
    </w:p>
    <w:tbl>
      <w:tblPr>
        <w:tblW w:w="79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18"/>
        <w:gridCol w:w="2071"/>
        <w:gridCol w:w="1126"/>
        <w:gridCol w:w="1126"/>
        <w:gridCol w:w="1241"/>
        <w:gridCol w:w="866"/>
        <w:gridCol w:w="870"/>
      </w:tblGrid>
      <w:tr w:rsidR="00B64F12" w:rsidRPr="00C07E8D" w14:paraId="262F04DE" w14:textId="77777777" w:rsidTr="006339DC">
        <w:trPr>
          <w:cantSplit/>
          <w:trHeight w:val="292"/>
        </w:trPr>
        <w:tc>
          <w:tcPr>
            <w:tcW w:w="7918" w:type="dxa"/>
            <w:gridSpan w:val="7"/>
            <w:shd w:val="clear" w:color="auto" w:fill="auto"/>
            <w:vAlign w:val="center"/>
          </w:tcPr>
          <w:p w14:paraId="6B8D48CE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C07E8D">
              <w:rPr>
                <w:rFonts w:ascii="Times New Roman" w:hAnsi="Times New Roman" w:cs="Times New Roman"/>
                <w:b/>
                <w:bCs/>
                <w:sz w:val="24"/>
              </w:rPr>
              <w:t>Coefficients</w:t>
            </w:r>
            <w:r w:rsidRPr="00C07E8D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>a</w:t>
            </w:r>
            <w:proofErr w:type="spellEnd"/>
          </w:p>
        </w:tc>
      </w:tr>
      <w:tr w:rsidR="00B64F12" w:rsidRPr="00C07E8D" w14:paraId="50A6A3DA" w14:textId="77777777" w:rsidTr="006339DC">
        <w:trPr>
          <w:cantSplit/>
          <w:trHeight w:val="596"/>
        </w:trPr>
        <w:tc>
          <w:tcPr>
            <w:tcW w:w="2689" w:type="dxa"/>
            <w:gridSpan w:val="2"/>
            <w:vMerge w:val="restart"/>
            <w:shd w:val="clear" w:color="auto" w:fill="auto"/>
            <w:vAlign w:val="bottom"/>
          </w:tcPr>
          <w:p w14:paraId="74DA8034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Model</w:t>
            </w:r>
          </w:p>
        </w:tc>
        <w:tc>
          <w:tcPr>
            <w:tcW w:w="2252" w:type="dxa"/>
            <w:gridSpan w:val="2"/>
            <w:shd w:val="clear" w:color="auto" w:fill="auto"/>
            <w:vAlign w:val="bottom"/>
          </w:tcPr>
          <w:p w14:paraId="7D7536A2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Unstandardized Coefficients</w:t>
            </w:r>
          </w:p>
        </w:tc>
        <w:tc>
          <w:tcPr>
            <w:tcW w:w="1241" w:type="dxa"/>
            <w:shd w:val="clear" w:color="auto" w:fill="auto"/>
            <w:vAlign w:val="bottom"/>
          </w:tcPr>
          <w:p w14:paraId="14BDECD9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Standardized Coefficients</w:t>
            </w:r>
          </w:p>
        </w:tc>
        <w:tc>
          <w:tcPr>
            <w:tcW w:w="866" w:type="dxa"/>
            <w:vMerge w:val="restart"/>
            <w:shd w:val="clear" w:color="auto" w:fill="auto"/>
            <w:vAlign w:val="bottom"/>
          </w:tcPr>
          <w:p w14:paraId="55340E62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t</w:t>
            </w:r>
          </w:p>
        </w:tc>
        <w:tc>
          <w:tcPr>
            <w:tcW w:w="868" w:type="dxa"/>
            <w:vMerge w:val="restart"/>
            <w:shd w:val="clear" w:color="auto" w:fill="auto"/>
            <w:vAlign w:val="bottom"/>
          </w:tcPr>
          <w:p w14:paraId="49189F5E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Sig.</w:t>
            </w:r>
          </w:p>
        </w:tc>
      </w:tr>
      <w:tr w:rsidR="00B64F12" w:rsidRPr="00C07E8D" w14:paraId="2040E696" w14:textId="77777777" w:rsidTr="006339DC">
        <w:trPr>
          <w:cantSplit/>
          <w:trHeight w:val="315"/>
        </w:trPr>
        <w:tc>
          <w:tcPr>
            <w:tcW w:w="2689" w:type="dxa"/>
            <w:gridSpan w:val="2"/>
            <w:vMerge/>
            <w:shd w:val="clear" w:color="auto" w:fill="auto"/>
            <w:vAlign w:val="bottom"/>
          </w:tcPr>
          <w:p w14:paraId="23E8BFB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1126" w:type="dxa"/>
            <w:shd w:val="clear" w:color="auto" w:fill="auto"/>
            <w:vAlign w:val="bottom"/>
          </w:tcPr>
          <w:p w14:paraId="330F509B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B</w:t>
            </w:r>
          </w:p>
        </w:tc>
        <w:tc>
          <w:tcPr>
            <w:tcW w:w="1126" w:type="dxa"/>
            <w:shd w:val="clear" w:color="auto" w:fill="auto"/>
            <w:vAlign w:val="bottom"/>
          </w:tcPr>
          <w:p w14:paraId="6D94199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Std. Error</w:t>
            </w:r>
          </w:p>
        </w:tc>
        <w:tc>
          <w:tcPr>
            <w:tcW w:w="1241" w:type="dxa"/>
            <w:shd w:val="clear" w:color="auto" w:fill="auto"/>
            <w:vAlign w:val="bottom"/>
          </w:tcPr>
          <w:p w14:paraId="65A649B6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Beta</w:t>
            </w:r>
          </w:p>
        </w:tc>
        <w:tc>
          <w:tcPr>
            <w:tcW w:w="866" w:type="dxa"/>
            <w:vMerge/>
            <w:shd w:val="clear" w:color="auto" w:fill="auto"/>
            <w:vAlign w:val="bottom"/>
          </w:tcPr>
          <w:p w14:paraId="3766AA34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868" w:type="dxa"/>
            <w:vMerge/>
            <w:shd w:val="clear" w:color="auto" w:fill="auto"/>
            <w:vAlign w:val="bottom"/>
          </w:tcPr>
          <w:p w14:paraId="789C539F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</w:tr>
      <w:tr w:rsidR="00B64F12" w:rsidRPr="00C07E8D" w14:paraId="2CB00B7E" w14:textId="77777777" w:rsidTr="006339DC">
        <w:trPr>
          <w:cantSplit/>
          <w:trHeight w:val="292"/>
        </w:trPr>
        <w:tc>
          <w:tcPr>
            <w:tcW w:w="618" w:type="dxa"/>
            <w:vMerge w:val="restart"/>
            <w:shd w:val="clear" w:color="auto" w:fill="auto"/>
          </w:tcPr>
          <w:p w14:paraId="74DACAA7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1</w:t>
            </w:r>
          </w:p>
        </w:tc>
        <w:tc>
          <w:tcPr>
            <w:tcW w:w="2071" w:type="dxa"/>
            <w:shd w:val="clear" w:color="auto" w:fill="auto"/>
          </w:tcPr>
          <w:p w14:paraId="089D516C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(Constant)</w:t>
            </w:r>
          </w:p>
        </w:tc>
        <w:tc>
          <w:tcPr>
            <w:tcW w:w="1126" w:type="dxa"/>
            <w:shd w:val="clear" w:color="auto" w:fill="auto"/>
          </w:tcPr>
          <w:p w14:paraId="16494D51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51</w:t>
            </w:r>
          </w:p>
        </w:tc>
        <w:tc>
          <w:tcPr>
            <w:tcW w:w="1126" w:type="dxa"/>
            <w:shd w:val="clear" w:color="auto" w:fill="auto"/>
          </w:tcPr>
          <w:p w14:paraId="1527CEEE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5</w:t>
            </w:r>
          </w:p>
        </w:tc>
        <w:tc>
          <w:tcPr>
            <w:tcW w:w="1241" w:type="dxa"/>
            <w:shd w:val="clear" w:color="auto" w:fill="auto"/>
            <w:vAlign w:val="center"/>
          </w:tcPr>
          <w:p w14:paraId="333A4446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6" w:type="dxa"/>
            <w:shd w:val="clear" w:color="auto" w:fill="auto"/>
          </w:tcPr>
          <w:p w14:paraId="5D59F3AA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9.318</w:t>
            </w:r>
          </w:p>
        </w:tc>
        <w:tc>
          <w:tcPr>
            <w:tcW w:w="868" w:type="dxa"/>
            <w:shd w:val="clear" w:color="auto" w:fill="auto"/>
          </w:tcPr>
          <w:p w14:paraId="5EE5B079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0</w:t>
            </w:r>
          </w:p>
        </w:tc>
      </w:tr>
      <w:tr w:rsidR="00B64F12" w:rsidRPr="00C07E8D" w14:paraId="2C1FB802" w14:textId="77777777" w:rsidTr="006339DC">
        <w:trPr>
          <w:cantSplit/>
          <w:trHeight w:val="304"/>
        </w:trPr>
        <w:tc>
          <w:tcPr>
            <w:tcW w:w="618" w:type="dxa"/>
            <w:vMerge/>
            <w:shd w:val="clear" w:color="auto" w:fill="auto"/>
          </w:tcPr>
          <w:p w14:paraId="78B5AC13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2071" w:type="dxa"/>
            <w:shd w:val="clear" w:color="auto" w:fill="auto"/>
          </w:tcPr>
          <w:p w14:paraId="6C9743CB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Green Accounting</w:t>
            </w:r>
          </w:p>
        </w:tc>
        <w:tc>
          <w:tcPr>
            <w:tcW w:w="1126" w:type="dxa"/>
            <w:shd w:val="clear" w:color="auto" w:fill="auto"/>
          </w:tcPr>
          <w:p w14:paraId="0210BC5C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22</w:t>
            </w:r>
          </w:p>
        </w:tc>
        <w:tc>
          <w:tcPr>
            <w:tcW w:w="1126" w:type="dxa"/>
            <w:shd w:val="clear" w:color="auto" w:fill="auto"/>
          </w:tcPr>
          <w:p w14:paraId="5716C167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3</w:t>
            </w:r>
          </w:p>
        </w:tc>
        <w:tc>
          <w:tcPr>
            <w:tcW w:w="1241" w:type="dxa"/>
            <w:shd w:val="clear" w:color="auto" w:fill="auto"/>
          </w:tcPr>
          <w:p w14:paraId="1F067E2A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524</w:t>
            </w:r>
          </w:p>
        </w:tc>
        <w:tc>
          <w:tcPr>
            <w:tcW w:w="866" w:type="dxa"/>
            <w:shd w:val="clear" w:color="auto" w:fill="auto"/>
          </w:tcPr>
          <w:p w14:paraId="5722D16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7.835</w:t>
            </w:r>
          </w:p>
        </w:tc>
        <w:tc>
          <w:tcPr>
            <w:tcW w:w="868" w:type="dxa"/>
            <w:shd w:val="clear" w:color="auto" w:fill="auto"/>
          </w:tcPr>
          <w:p w14:paraId="6DC7FC1C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0</w:t>
            </w:r>
          </w:p>
        </w:tc>
      </w:tr>
      <w:tr w:rsidR="00B64F12" w:rsidRPr="00C07E8D" w14:paraId="45498BD4" w14:textId="77777777" w:rsidTr="006339DC">
        <w:trPr>
          <w:cantSplit/>
          <w:trHeight w:val="315"/>
        </w:trPr>
        <w:tc>
          <w:tcPr>
            <w:tcW w:w="618" w:type="dxa"/>
            <w:vMerge/>
            <w:shd w:val="clear" w:color="auto" w:fill="auto"/>
          </w:tcPr>
          <w:p w14:paraId="57E2E5B0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2071" w:type="dxa"/>
            <w:shd w:val="clear" w:color="auto" w:fill="auto"/>
          </w:tcPr>
          <w:p w14:paraId="36927D49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Total Asset Turnover</w:t>
            </w:r>
          </w:p>
        </w:tc>
        <w:tc>
          <w:tcPr>
            <w:tcW w:w="1126" w:type="dxa"/>
            <w:shd w:val="clear" w:color="auto" w:fill="auto"/>
          </w:tcPr>
          <w:p w14:paraId="2CDD2606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11</w:t>
            </w:r>
          </w:p>
        </w:tc>
        <w:tc>
          <w:tcPr>
            <w:tcW w:w="1126" w:type="dxa"/>
            <w:shd w:val="clear" w:color="auto" w:fill="auto"/>
          </w:tcPr>
          <w:p w14:paraId="3B08791D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1</w:t>
            </w:r>
          </w:p>
        </w:tc>
        <w:tc>
          <w:tcPr>
            <w:tcW w:w="1241" w:type="dxa"/>
            <w:shd w:val="clear" w:color="auto" w:fill="auto"/>
          </w:tcPr>
          <w:p w14:paraId="4F1B2B92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536</w:t>
            </w:r>
          </w:p>
        </w:tc>
        <w:tc>
          <w:tcPr>
            <w:tcW w:w="866" w:type="dxa"/>
            <w:shd w:val="clear" w:color="auto" w:fill="auto"/>
          </w:tcPr>
          <w:p w14:paraId="6063584E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8.583</w:t>
            </w:r>
          </w:p>
        </w:tc>
        <w:tc>
          <w:tcPr>
            <w:tcW w:w="868" w:type="dxa"/>
            <w:shd w:val="clear" w:color="auto" w:fill="auto"/>
          </w:tcPr>
          <w:p w14:paraId="5E3F8120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0</w:t>
            </w:r>
          </w:p>
        </w:tc>
      </w:tr>
      <w:tr w:rsidR="00B64F12" w:rsidRPr="00C07E8D" w14:paraId="31156DFE" w14:textId="77777777" w:rsidTr="006339DC">
        <w:trPr>
          <w:cantSplit/>
          <w:trHeight w:val="607"/>
        </w:trPr>
        <w:tc>
          <w:tcPr>
            <w:tcW w:w="618" w:type="dxa"/>
            <w:vMerge/>
            <w:shd w:val="clear" w:color="auto" w:fill="auto"/>
          </w:tcPr>
          <w:p w14:paraId="318630BD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18"/>
              </w:rPr>
            </w:pPr>
          </w:p>
        </w:tc>
        <w:tc>
          <w:tcPr>
            <w:tcW w:w="2071" w:type="dxa"/>
            <w:shd w:val="clear" w:color="auto" w:fill="auto"/>
          </w:tcPr>
          <w:p w14:paraId="04088BA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Corporate Social Responsibility</w:t>
            </w:r>
          </w:p>
        </w:tc>
        <w:tc>
          <w:tcPr>
            <w:tcW w:w="1126" w:type="dxa"/>
            <w:shd w:val="clear" w:color="auto" w:fill="auto"/>
          </w:tcPr>
          <w:p w14:paraId="56E1E94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47</w:t>
            </w:r>
          </w:p>
        </w:tc>
        <w:tc>
          <w:tcPr>
            <w:tcW w:w="1126" w:type="dxa"/>
            <w:shd w:val="clear" w:color="auto" w:fill="auto"/>
          </w:tcPr>
          <w:p w14:paraId="33BEDBFA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16</w:t>
            </w:r>
          </w:p>
        </w:tc>
        <w:tc>
          <w:tcPr>
            <w:tcW w:w="1241" w:type="dxa"/>
            <w:shd w:val="clear" w:color="auto" w:fill="auto"/>
          </w:tcPr>
          <w:p w14:paraId="3C09CC7A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182</w:t>
            </w:r>
          </w:p>
        </w:tc>
        <w:tc>
          <w:tcPr>
            <w:tcW w:w="866" w:type="dxa"/>
            <w:shd w:val="clear" w:color="auto" w:fill="auto"/>
          </w:tcPr>
          <w:p w14:paraId="5EF6492C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2.946</w:t>
            </w:r>
          </w:p>
        </w:tc>
        <w:tc>
          <w:tcPr>
            <w:tcW w:w="868" w:type="dxa"/>
            <w:shd w:val="clear" w:color="auto" w:fill="auto"/>
          </w:tcPr>
          <w:p w14:paraId="2962098F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04</w:t>
            </w:r>
          </w:p>
        </w:tc>
      </w:tr>
      <w:tr w:rsidR="00B64F12" w:rsidRPr="00C07E8D" w14:paraId="3A5B386A" w14:textId="77777777" w:rsidTr="006339DC">
        <w:trPr>
          <w:cantSplit/>
          <w:trHeight w:val="292"/>
        </w:trPr>
        <w:tc>
          <w:tcPr>
            <w:tcW w:w="7918" w:type="dxa"/>
            <w:gridSpan w:val="7"/>
            <w:shd w:val="clear" w:color="auto" w:fill="auto"/>
          </w:tcPr>
          <w:p w14:paraId="1E298836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 xml:space="preserve">a. Dependent Variable: </w:t>
            </w:r>
            <w:proofErr w:type="spellStart"/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Profitabilitas</w:t>
            </w:r>
            <w:proofErr w:type="spellEnd"/>
          </w:p>
        </w:tc>
      </w:tr>
    </w:tbl>
    <w:p w14:paraId="58900835" w14:textId="77777777" w:rsidR="00C07E8D" w:rsidRDefault="00C07E8D" w:rsidP="00C07E8D">
      <w:pPr>
        <w:rPr>
          <w:rFonts w:ascii="Times New Roman" w:hAnsi="Times New Roman" w:cs="Times New Roman"/>
          <w:sz w:val="24"/>
          <w:szCs w:val="24"/>
        </w:rPr>
      </w:pPr>
    </w:p>
    <w:p w14:paraId="2897C0F5" w14:textId="77777777" w:rsidR="00B64F12" w:rsidRPr="00C07E8D" w:rsidRDefault="00B64F12" w:rsidP="00C07E8D">
      <w:pPr>
        <w:pStyle w:val="ListParagraph"/>
        <w:numPr>
          <w:ilvl w:val="0"/>
          <w:numId w:val="47"/>
        </w:num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C07E8D">
        <w:rPr>
          <w:rFonts w:ascii="Times New Roman" w:hAnsi="Times New Roman" w:cs="Times New Roman"/>
          <w:b/>
          <w:sz w:val="24"/>
          <w:szCs w:val="24"/>
        </w:rPr>
        <w:t>Koefisien</w:t>
      </w:r>
      <w:proofErr w:type="spellEnd"/>
      <w:r w:rsidRPr="00C07E8D">
        <w:rPr>
          <w:rFonts w:ascii="Times New Roman" w:hAnsi="Times New Roman" w:cs="Times New Roman"/>
          <w:b/>
          <w:sz w:val="24"/>
          <w:szCs w:val="24"/>
        </w:rPr>
        <w:t xml:space="preserve"> Determinasi (R</w:t>
      </w:r>
      <w:r w:rsidRPr="00C07E8D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C07E8D">
        <w:rPr>
          <w:rFonts w:ascii="Times New Roman" w:hAnsi="Times New Roman" w:cs="Times New Roman"/>
          <w:b/>
          <w:sz w:val="24"/>
          <w:szCs w:val="24"/>
        </w:rPr>
        <w:t>)</w:t>
      </w:r>
    </w:p>
    <w:tbl>
      <w:tblPr>
        <w:tblW w:w="587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B64F12" w:rsidRPr="00C07E8D" w14:paraId="7BF3687D" w14:textId="77777777" w:rsidTr="00C07E8D">
        <w:trPr>
          <w:cantSplit/>
          <w:jc w:val="center"/>
        </w:trPr>
        <w:tc>
          <w:tcPr>
            <w:tcW w:w="5869" w:type="dxa"/>
            <w:gridSpan w:val="5"/>
            <w:shd w:val="clear" w:color="auto" w:fill="auto"/>
            <w:vAlign w:val="center"/>
          </w:tcPr>
          <w:p w14:paraId="60D23977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</w:rPr>
            </w:pPr>
            <w:r w:rsidRPr="00C07E8D">
              <w:rPr>
                <w:rFonts w:ascii="Times New Roman" w:hAnsi="Times New Roman" w:cs="Times New Roman"/>
                <w:b/>
                <w:bCs/>
                <w:sz w:val="24"/>
              </w:rPr>
              <w:t>Model Summary</w:t>
            </w:r>
          </w:p>
        </w:tc>
      </w:tr>
      <w:tr w:rsidR="00B64F12" w:rsidRPr="00C07E8D" w14:paraId="41AC6E6E" w14:textId="77777777" w:rsidTr="00C07E8D">
        <w:trPr>
          <w:cantSplit/>
          <w:jc w:val="center"/>
        </w:trPr>
        <w:tc>
          <w:tcPr>
            <w:tcW w:w="799" w:type="dxa"/>
            <w:shd w:val="clear" w:color="auto" w:fill="auto"/>
            <w:vAlign w:val="bottom"/>
          </w:tcPr>
          <w:p w14:paraId="43FC709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Model</w:t>
            </w:r>
          </w:p>
        </w:tc>
        <w:tc>
          <w:tcPr>
            <w:tcW w:w="1029" w:type="dxa"/>
            <w:shd w:val="clear" w:color="auto" w:fill="auto"/>
            <w:vAlign w:val="bottom"/>
          </w:tcPr>
          <w:p w14:paraId="4677D0A1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R</w:t>
            </w:r>
          </w:p>
        </w:tc>
        <w:tc>
          <w:tcPr>
            <w:tcW w:w="1091" w:type="dxa"/>
            <w:shd w:val="clear" w:color="auto" w:fill="auto"/>
            <w:vAlign w:val="bottom"/>
          </w:tcPr>
          <w:p w14:paraId="7D8B9BC8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R Square</w:t>
            </w:r>
          </w:p>
        </w:tc>
        <w:tc>
          <w:tcPr>
            <w:tcW w:w="1475" w:type="dxa"/>
            <w:shd w:val="clear" w:color="auto" w:fill="auto"/>
            <w:vAlign w:val="bottom"/>
          </w:tcPr>
          <w:p w14:paraId="6FE44C0D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Adjusted R Square</w:t>
            </w:r>
          </w:p>
        </w:tc>
        <w:tc>
          <w:tcPr>
            <w:tcW w:w="1475" w:type="dxa"/>
            <w:shd w:val="clear" w:color="auto" w:fill="auto"/>
            <w:vAlign w:val="bottom"/>
          </w:tcPr>
          <w:p w14:paraId="24468D6E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Std. Error of the Estimate</w:t>
            </w:r>
          </w:p>
        </w:tc>
      </w:tr>
      <w:tr w:rsidR="00B64F12" w:rsidRPr="00C07E8D" w14:paraId="233047B1" w14:textId="77777777" w:rsidTr="00C07E8D">
        <w:trPr>
          <w:cantSplit/>
          <w:jc w:val="center"/>
        </w:trPr>
        <w:tc>
          <w:tcPr>
            <w:tcW w:w="799" w:type="dxa"/>
            <w:shd w:val="clear" w:color="auto" w:fill="auto"/>
          </w:tcPr>
          <w:p w14:paraId="0F155804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1</w:t>
            </w:r>
          </w:p>
        </w:tc>
        <w:tc>
          <w:tcPr>
            <w:tcW w:w="1029" w:type="dxa"/>
            <w:shd w:val="clear" w:color="auto" w:fill="auto"/>
          </w:tcPr>
          <w:p w14:paraId="40DE5411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660</w:t>
            </w:r>
            <w:r w:rsidRPr="00C07E8D">
              <w:rPr>
                <w:rFonts w:ascii="Times New Roman" w:hAnsi="Times New Roman" w:cs="Times New Roman"/>
                <w:sz w:val="24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shd w:val="clear" w:color="auto" w:fill="auto"/>
          </w:tcPr>
          <w:p w14:paraId="2C4BD603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435</w:t>
            </w:r>
          </w:p>
        </w:tc>
        <w:tc>
          <w:tcPr>
            <w:tcW w:w="1475" w:type="dxa"/>
            <w:shd w:val="clear" w:color="auto" w:fill="auto"/>
          </w:tcPr>
          <w:p w14:paraId="745DEFA7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425</w:t>
            </w:r>
          </w:p>
        </w:tc>
        <w:tc>
          <w:tcPr>
            <w:tcW w:w="1475" w:type="dxa"/>
            <w:shd w:val="clear" w:color="auto" w:fill="auto"/>
          </w:tcPr>
          <w:p w14:paraId="52BFCD35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.01275</w:t>
            </w:r>
          </w:p>
        </w:tc>
      </w:tr>
      <w:tr w:rsidR="00B64F12" w:rsidRPr="00C07E8D" w14:paraId="0C1B9679" w14:textId="77777777" w:rsidTr="00C07E8D">
        <w:trPr>
          <w:cantSplit/>
          <w:jc w:val="center"/>
        </w:trPr>
        <w:tc>
          <w:tcPr>
            <w:tcW w:w="5869" w:type="dxa"/>
            <w:gridSpan w:val="5"/>
            <w:shd w:val="clear" w:color="auto" w:fill="auto"/>
          </w:tcPr>
          <w:p w14:paraId="0E3B1830" w14:textId="77777777" w:rsidR="00B64F12" w:rsidRPr="00C07E8D" w:rsidRDefault="00B64F12" w:rsidP="006339D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18"/>
              </w:rPr>
            </w:pPr>
            <w:r w:rsidRPr="00C07E8D">
              <w:rPr>
                <w:rFonts w:ascii="Times New Roman" w:hAnsi="Times New Roman" w:cs="Times New Roman"/>
                <w:sz w:val="24"/>
                <w:szCs w:val="18"/>
              </w:rPr>
              <w:t>a. Predictors: (Constant), Corporate Social Responsibility, Total Asset Turnover, Green Accounting</w:t>
            </w:r>
          </w:p>
        </w:tc>
      </w:tr>
    </w:tbl>
    <w:p w14:paraId="196859CE" w14:textId="77777777" w:rsidR="003B5CB2" w:rsidRPr="0007590C" w:rsidRDefault="003B5CB2" w:rsidP="003B5CB2">
      <w:pPr>
        <w:tabs>
          <w:tab w:val="left" w:pos="6855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3B5CB2" w:rsidRPr="0007590C" w:rsidSect="00C33B61">
      <w:pgSz w:w="11907" w:h="16839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E56267E" w14:textId="77777777" w:rsidR="00C33B61" w:rsidRDefault="00C33B61" w:rsidP="00CE510F">
      <w:pPr>
        <w:spacing w:after="0" w:line="240" w:lineRule="auto"/>
      </w:pPr>
      <w:r>
        <w:separator/>
      </w:r>
    </w:p>
  </w:endnote>
  <w:endnote w:type="continuationSeparator" w:id="0">
    <w:p w14:paraId="34B6F453" w14:textId="77777777" w:rsidR="00C33B61" w:rsidRDefault="00C33B61" w:rsidP="00CE51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PSMT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44C90F8" w14:textId="77777777" w:rsidR="00C33B61" w:rsidRDefault="00C33B61" w:rsidP="00CE510F">
      <w:pPr>
        <w:spacing w:after="0" w:line="240" w:lineRule="auto"/>
      </w:pPr>
      <w:r>
        <w:separator/>
      </w:r>
    </w:p>
  </w:footnote>
  <w:footnote w:type="continuationSeparator" w:id="0">
    <w:p w14:paraId="70153FAA" w14:textId="77777777" w:rsidR="00C33B61" w:rsidRDefault="00C33B61" w:rsidP="00CE51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96EE700" w14:textId="77777777" w:rsidR="00FE0157" w:rsidRDefault="00FE015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3F1D3A"/>
    <w:multiLevelType w:val="hybridMultilevel"/>
    <w:tmpl w:val="366AE556"/>
    <w:lvl w:ilvl="0" w:tplc="83C0D112">
      <w:start w:val="1"/>
      <w:numFmt w:val="decimal"/>
      <w:lvlText w:val="%1)"/>
      <w:lvlJc w:val="left"/>
      <w:pPr>
        <w:ind w:left="360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" w15:restartNumberingAfterBreak="0">
    <w:nsid w:val="015007DE"/>
    <w:multiLevelType w:val="hybridMultilevel"/>
    <w:tmpl w:val="9A0C279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4B18E6"/>
    <w:multiLevelType w:val="hybridMultilevel"/>
    <w:tmpl w:val="F2D44AF0"/>
    <w:lvl w:ilvl="0" w:tplc="3258E9B8">
      <w:start w:val="1"/>
      <w:numFmt w:val="decimal"/>
      <w:lvlText w:val="%1)"/>
      <w:lvlJc w:val="left"/>
      <w:pPr>
        <w:ind w:left="20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3" w15:restartNumberingAfterBreak="0">
    <w:nsid w:val="0A7A1D62"/>
    <w:multiLevelType w:val="hybridMultilevel"/>
    <w:tmpl w:val="B92E9DDE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0CBD6CC1"/>
    <w:multiLevelType w:val="hybridMultilevel"/>
    <w:tmpl w:val="A27E69FA"/>
    <w:lvl w:ilvl="0" w:tplc="9B4639D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0D6B724C"/>
    <w:multiLevelType w:val="hybridMultilevel"/>
    <w:tmpl w:val="25021C1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10B40416"/>
    <w:multiLevelType w:val="hybridMultilevel"/>
    <w:tmpl w:val="39386472"/>
    <w:lvl w:ilvl="0" w:tplc="E0A01A24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10F1980"/>
    <w:multiLevelType w:val="hybridMultilevel"/>
    <w:tmpl w:val="7DDA84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6C5C68"/>
    <w:multiLevelType w:val="hybridMultilevel"/>
    <w:tmpl w:val="696833D0"/>
    <w:lvl w:ilvl="0" w:tplc="7444F458">
      <w:start w:val="1"/>
      <w:numFmt w:val="lowerLetter"/>
      <w:lvlText w:val="%1."/>
      <w:lvlJc w:val="left"/>
      <w:pPr>
        <w:ind w:left="13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9" w15:restartNumberingAfterBreak="0">
    <w:nsid w:val="1AF444B9"/>
    <w:multiLevelType w:val="hybridMultilevel"/>
    <w:tmpl w:val="8C1807E4"/>
    <w:lvl w:ilvl="0" w:tplc="3A5AE7FE">
      <w:start w:val="1"/>
      <w:numFmt w:val="decimal"/>
      <w:lvlText w:val="%1."/>
      <w:lvlJc w:val="left"/>
      <w:pPr>
        <w:ind w:left="19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10" w15:restartNumberingAfterBreak="0">
    <w:nsid w:val="1B583527"/>
    <w:multiLevelType w:val="hybridMultilevel"/>
    <w:tmpl w:val="7C0E9F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E362D3D"/>
    <w:multiLevelType w:val="multilevel"/>
    <w:tmpl w:val="DEB680B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/>
        <w:i w:val="0"/>
      </w:rPr>
    </w:lvl>
    <w:lvl w:ilvl="1">
      <w:start w:val="1"/>
      <w:numFmt w:val="decimal"/>
      <w:lvlText w:val="%2."/>
      <w:lvlJc w:val="left"/>
      <w:pPr>
        <w:ind w:left="360" w:hanging="360"/>
      </w:pPr>
      <w:rPr>
        <w:rFonts w:hint="default"/>
      </w:rPr>
    </w:lvl>
    <w:lvl w:ilvl="2">
      <w:start w:val="1"/>
      <w:numFmt w:val="lowerLetter"/>
      <w:lvlText w:val="%3)"/>
      <w:lvlJc w:val="left"/>
      <w:pPr>
        <w:ind w:left="2880" w:hanging="360"/>
      </w:pPr>
      <w:rPr>
        <w:rFonts w:hint="default"/>
      </w:rPr>
    </w:lvl>
    <w:lvl w:ilvl="3">
      <w:start w:val="1"/>
      <w:numFmt w:val="decimal"/>
      <w:lvlText w:val="%4)"/>
      <w:lvlJc w:val="left"/>
      <w:pPr>
        <w:ind w:left="360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>
      <w:start w:val="1"/>
      <w:numFmt w:val="upperLetter"/>
      <w:lvlText w:val="%9."/>
      <w:lvlJc w:val="left"/>
      <w:pPr>
        <w:ind w:left="7200" w:hanging="360"/>
      </w:pPr>
      <w:rPr>
        <w:rFonts w:hint="default"/>
      </w:rPr>
    </w:lvl>
  </w:abstractNum>
  <w:abstractNum w:abstractNumId="12" w15:restartNumberingAfterBreak="0">
    <w:nsid w:val="20E0655E"/>
    <w:multiLevelType w:val="hybridMultilevel"/>
    <w:tmpl w:val="87C2C07C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3181A67"/>
    <w:multiLevelType w:val="multilevel"/>
    <w:tmpl w:val="928A2FFC"/>
    <w:lvl w:ilvl="0">
      <w:start w:val="1"/>
      <w:numFmt w:val="decimal"/>
      <w:lvlText w:val="%1)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/>
      </w:rPr>
    </w:lvl>
    <w:lvl w:ilvl="1">
      <w:start w:val="1"/>
      <w:numFmt w:val="decimal"/>
      <w:lvlText w:val="%2."/>
      <w:lvlJc w:val="left"/>
      <w:pPr>
        <w:ind w:left="216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880" w:hanging="360"/>
      </w:pPr>
      <w:rPr>
        <w:rFonts w:hint="default"/>
      </w:rPr>
    </w:lvl>
    <w:lvl w:ilvl="3">
      <w:start w:val="1"/>
      <w:numFmt w:val="decimal"/>
      <w:lvlText w:val="%4)"/>
      <w:lvlJc w:val="left"/>
      <w:pPr>
        <w:ind w:left="3600" w:hanging="360"/>
      </w:pPr>
      <w:rPr>
        <w:rFonts w:ascii="Times New Roman" w:eastAsiaTheme="minorHAnsi" w:hAnsi="Times New Roman"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 w:tentative="1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entative="1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 w:tentative="1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</w:lvl>
  </w:abstractNum>
  <w:abstractNum w:abstractNumId="14" w15:restartNumberingAfterBreak="0">
    <w:nsid w:val="23F06291"/>
    <w:multiLevelType w:val="hybridMultilevel"/>
    <w:tmpl w:val="6698427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24297D65"/>
    <w:multiLevelType w:val="hybridMultilevel"/>
    <w:tmpl w:val="B056844C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24BA3EFA"/>
    <w:multiLevelType w:val="hybridMultilevel"/>
    <w:tmpl w:val="DEC6E7A6"/>
    <w:lvl w:ilvl="0" w:tplc="65223252">
      <w:start w:val="1"/>
      <w:numFmt w:val="upperLetter"/>
      <w:pStyle w:val="Heading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61826A0"/>
    <w:multiLevelType w:val="hybridMultilevel"/>
    <w:tmpl w:val="CFF44000"/>
    <w:lvl w:ilvl="0" w:tplc="DA207DB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267D4FC2"/>
    <w:multiLevelType w:val="hybridMultilevel"/>
    <w:tmpl w:val="7660C42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8421AD2"/>
    <w:multiLevelType w:val="hybridMultilevel"/>
    <w:tmpl w:val="85F695B4"/>
    <w:lvl w:ilvl="0" w:tplc="ED0476CA">
      <w:start w:val="1"/>
      <w:numFmt w:val="decimal"/>
      <w:lvlText w:val="%1."/>
      <w:lvlJc w:val="left"/>
      <w:pPr>
        <w:ind w:left="3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140" w:hanging="360"/>
      </w:pPr>
    </w:lvl>
    <w:lvl w:ilvl="2" w:tplc="0409001B" w:tentative="1">
      <w:start w:val="1"/>
      <w:numFmt w:val="lowerRoman"/>
      <w:lvlText w:val="%3."/>
      <w:lvlJc w:val="right"/>
      <w:pPr>
        <w:ind w:left="4860" w:hanging="180"/>
      </w:pPr>
    </w:lvl>
    <w:lvl w:ilvl="3" w:tplc="0409000F" w:tentative="1">
      <w:start w:val="1"/>
      <w:numFmt w:val="decimal"/>
      <w:lvlText w:val="%4."/>
      <w:lvlJc w:val="left"/>
      <w:pPr>
        <w:ind w:left="5580" w:hanging="360"/>
      </w:pPr>
    </w:lvl>
    <w:lvl w:ilvl="4" w:tplc="04090019" w:tentative="1">
      <w:start w:val="1"/>
      <w:numFmt w:val="lowerLetter"/>
      <w:lvlText w:val="%5."/>
      <w:lvlJc w:val="left"/>
      <w:pPr>
        <w:ind w:left="6300" w:hanging="360"/>
      </w:pPr>
    </w:lvl>
    <w:lvl w:ilvl="5" w:tplc="0409001B" w:tentative="1">
      <w:start w:val="1"/>
      <w:numFmt w:val="lowerRoman"/>
      <w:lvlText w:val="%6."/>
      <w:lvlJc w:val="right"/>
      <w:pPr>
        <w:ind w:left="7020" w:hanging="180"/>
      </w:pPr>
    </w:lvl>
    <w:lvl w:ilvl="6" w:tplc="0409000F" w:tentative="1">
      <w:start w:val="1"/>
      <w:numFmt w:val="decimal"/>
      <w:lvlText w:val="%7."/>
      <w:lvlJc w:val="left"/>
      <w:pPr>
        <w:ind w:left="7740" w:hanging="360"/>
      </w:pPr>
    </w:lvl>
    <w:lvl w:ilvl="7" w:tplc="04090019" w:tentative="1">
      <w:start w:val="1"/>
      <w:numFmt w:val="lowerLetter"/>
      <w:lvlText w:val="%8."/>
      <w:lvlJc w:val="left"/>
      <w:pPr>
        <w:ind w:left="8460" w:hanging="360"/>
      </w:pPr>
    </w:lvl>
    <w:lvl w:ilvl="8" w:tplc="0409001B" w:tentative="1">
      <w:start w:val="1"/>
      <w:numFmt w:val="lowerRoman"/>
      <w:lvlText w:val="%9."/>
      <w:lvlJc w:val="right"/>
      <w:pPr>
        <w:ind w:left="9180" w:hanging="180"/>
      </w:pPr>
    </w:lvl>
  </w:abstractNum>
  <w:abstractNum w:abstractNumId="20" w15:restartNumberingAfterBreak="0">
    <w:nsid w:val="2A3E4808"/>
    <w:multiLevelType w:val="hybridMultilevel"/>
    <w:tmpl w:val="6698427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2F7426C8"/>
    <w:multiLevelType w:val="hybridMultilevel"/>
    <w:tmpl w:val="9F04C4AC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2" w15:restartNumberingAfterBreak="0">
    <w:nsid w:val="356C2739"/>
    <w:multiLevelType w:val="hybridMultilevel"/>
    <w:tmpl w:val="1C8C7A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8D63C0E"/>
    <w:multiLevelType w:val="hybridMultilevel"/>
    <w:tmpl w:val="47001D30"/>
    <w:lvl w:ilvl="0" w:tplc="04090019">
      <w:start w:val="1"/>
      <w:numFmt w:val="low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4" w15:restartNumberingAfterBreak="0">
    <w:nsid w:val="3AC6033F"/>
    <w:multiLevelType w:val="hybridMultilevel"/>
    <w:tmpl w:val="9C3420BE"/>
    <w:lvl w:ilvl="0" w:tplc="C9B00F34">
      <w:start w:val="1"/>
      <w:numFmt w:val="decimal"/>
      <w:lvlText w:val="%1)"/>
      <w:lvlJc w:val="left"/>
      <w:pPr>
        <w:ind w:left="27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20" w:hanging="360"/>
      </w:pPr>
    </w:lvl>
    <w:lvl w:ilvl="2" w:tplc="0409001B" w:tentative="1">
      <w:start w:val="1"/>
      <w:numFmt w:val="lowerRoman"/>
      <w:lvlText w:val="%3."/>
      <w:lvlJc w:val="right"/>
      <w:pPr>
        <w:ind w:left="4140" w:hanging="180"/>
      </w:pPr>
    </w:lvl>
    <w:lvl w:ilvl="3" w:tplc="0409000F" w:tentative="1">
      <w:start w:val="1"/>
      <w:numFmt w:val="decimal"/>
      <w:lvlText w:val="%4."/>
      <w:lvlJc w:val="left"/>
      <w:pPr>
        <w:ind w:left="4860" w:hanging="360"/>
      </w:pPr>
    </w:lvl>
    <w:lvl w:ilvl="4" w:tplc="04090019" w:tentative="1">
      <w:start w:val="1"/>
      <w:numFmt w:val="lowerLetter"/>
      <w:lvlText w:val="%5."/>
      <w:lvlJc w:val="left"/>
      <w:pPr>
        <w:ind w:left="5580" w:hanging="360"/>
      </w:pPr>
    </w:lvl>
    <w:lvl w:ilvl="5" w:tplc="0409001B" w:tentative="1">
      <w:start w:val="1"/>
      <w:numFmt w:val="lowerRoman"/>
      <w:lvlText w:val="%6."/>
      <w:lvlJc w:val="right"/>
      <w:pPr>
        <w:ind w:left="6300" w:hanging="180"/>
      </w:pPr>
    </w:lvl>
    <w:lvl w:ilvl="6" w:tplc="0409000F" w:tentative="1">
      <w:start w:val="1"/>
      <w:numFmt w:val="decimal"/>
      <w:lvlText w:val="%7."/>
      <w:lvlJc w:val="left"/>
      <w:pPr>
        <w:ind w:left="7020" w:hanging="360"/>
      </w:pPr>
    </w:lvl>
    <w:lvl w:ilvl="7" w:tplc="04090019" w:tentative="1">
      <w:start w:val="1"/>
      <w:numFmt w:val="lowerLetter"/>
      <w:lvlText w:val="%8."/>
      <w:lvlJc w:val="left"/>
      <w:pPr>
        <w:ind w:left="7740" w:hanging="360"/>
      </w:pPr>
    </w:lvl>
    <w:lvl w:ilvl="8" w:tplc="0409001B" w:tentative="1">
      <w:start w:val="1"/>
      <w:numFmt w:val="lowerRoman"/>
      <w:lvlText w:val="%9."/>
      <w:lvlJc w:val="right"/>
      <w:pPr>
        <w:ind w:left="8460" w:hanging="180"/>
      </w:pPr>
    </w:lvl>
  </w:abstractNum>
  <w:abstractNum w:abstractNumId="25" w15:restartNumberingAfterBreak="0">
    <w:nsid w:val="40E97129"/>
    <w:multiLevelType w:val="hybridMultilevel"/>
    <w:tmpl w:val="82A0D3AC"/>
    <w:lvl w:ilvl="0" w:tplc="F564B1F4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429806C5"/>
    <w:multiLevelType w:val="hybridMultilevel"/>
    <w:tmpl w:val="ED206C0A"/>
    <w:lvl w:ilvl="0" w:tplc="C6D0CDC8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7" w15:restartNumberingAfterBreak="0">
    <w:nsid w:val="42E455A5"/>
    <w:multiLevelType w:val="hybridMultilevel"/>
    <w:tmpl w:val="F69ECD5A"/>
    <w:lvl w:ilvl="0" w:tplc="A06E078E">
      <w:start w:val="1"/>
      <w:numFmt w:val="upperLetter"/>
      <w:pStyle w:val="SUBBAB3"/>
      <w:lvlText w:val="%1."/>
      <w:lvlJc w:val="left"/>
      <w:pPr>
        <w:ind w:left="25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8" w15:restartNumberingAfterBreak="0">
    <w:nsid w:val="45A176A5"/>
    <w:multiLevelType w:val="hybridMultilevel"/>
    <w:tmpl w:val="547ECD46"/>
    <w:lvl w:ilvl="0" w:tplc="AC0CE056">
      <w:start w:val="1"/>
      <w:numFmt w:val="lowerLetter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4ABD06CF"/>
    <w:multiLevelType w:val="hybridMultilevel"/>
    <w:tmpl w:val="A4DC0AC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1783D80"/>
    <w:multiLevelType w:val="hybridMultilevel"/>
    <w:tmpl w:val="BC186476"/>
    <w:lvl w:ilvl="0" w:tplc="B30C7FF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58E051F8"/>
    <w:multiLevelType w:val="hybridMultilevel"/>
    <w:tmpl w:val="DA00EB50"/>
    <w:lvl w:ilvl="0" w:tplc="04090019">
      <w:start w:val="1"/>
      <w:numFmt w:val="lowerLetter"/>
      <w:lvlText w:val="%1."/>
      <w:lvlJc w:val="left"/>
      <w:pPr>
        <w:ind w:left="1710" w:hanging="360"/>
      </w:p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32" w15:restartNumberingAfterBreak="0">
    <w:nsid w:val="5A3A27A1"/>
    <w:multiLevelType w:val="hybridMultilevel"/>
    <w:tmpl w:val="F5D2454E"/>
    <w:lvl w:ilvl="0" w:tplc="0D74651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5ACE4A86"/>
    <w:multiLevelType w:val="hybridMultilevel"/>
    <w:tmpl w:val="8250D052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 w15:restartNumberingAfterBreak="0">
    <w:nsid w:val="5B0466BF"/>
    <w:multiLevelType w:val="multilevel"/>
    <w:tmpl w:val="9E7ED4E2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/>
        <w:i w:val="0"/>
      </w:rPr>
    </w:lvl>
    <w:lvl w:ilvl="1">
      <w:start w:val="1"/>
      <w:numFmt w:val="decimal"/>
      <w:lvlText w:val="%2."/>
      <w:lvlJc w:val="left"/>
      <w:pPr>
        <w:ind w:left="216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</w:lvl>
    <w:lvl w:ilvl="3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entative="1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 w:tentative="1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entative="1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 w:tentative="1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</w:lvl>
  </w:abstractNum>
  <w:abstractNum w:abstractNumId="35" w15:restartNumberingAfterBreak="0">
    <w:nsid w:val="5DA67552"/>
    <w:multiLevelType w:val="hybridMultilevel"/>
    <w:tmpl w:val="F850D982"/>
    <w:lvl w:ilvl="0" w:tplc="E260289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3D119FB"/>
    <w:multiLevelType w:val="hybridMultilevel"/>
    <w:tmpl w:val="03960976"/>
    <w:lvl w:ilvl="0" w:tplc="18780C5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694F3CE2"/>
    <w:multiLevelType w:val="hybridMultilevel"/>
    <w:tmpl w:val="304ACC52"/>
    <w:lvl w:ilvl="0" w:tplc="FA36805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6B380B78"/>
    <w:multiLevelType w:val="hybridMultilevel"/>
    <w:tmpl w:val="D3B0ADC8"/>
    <w:lvl w:ilvl="0" w:tplc="04090019">
      <w:start w:val="1"/>
      <w:numFmt w:val="lowerLetter"/>
      <w:lvlText w:val="%1."/>
      <w:lvlJc w:val="left"/>
      <w:pPr>
        <w:ind w:left="2700" w:hanging="360"/>
      </w:pPr>
    </w:lvl>
    <w:lvl w:ilvl="1" w:tplc="04090011">
      <w:start w:val="1"/>
      <w:numFmt w:val="decimal"/>
      <w:lvlText w:val="%2)"/>
      <w:lvlJc w:val="left"/>
      <w:pPr>
        <w:ind w:left="3420" w:hanging="360"/>
      </w:pPr>
    </w:lvl>
    <w:lvl w:ilvl="2" w:tplc="0409001B" w:tentative="1">
      <w:start w:val="1"/>
      <w:numFmt w:val="lowerRoman"/>
      <w:lvlText w:val="%3."/>
      <w:lvlJc w:val="right"/>
      <w:pPr>
        <w:ind w:left="4140" w:hanging="180"/>
      </w:pPr>
    </w:lvl>
    <w:lvl w:ilvl="3" w:tplc="0409000F" w:tentative="1">
      <w:start w:val="1"/>
      <w:numFmt w:val="decimal"/>
      <w:lvlText w:val="%4."/>
      <w:lvlJc w:val="left"/>
      <w:pPr>
        <w:ind w:left="4860" w:hanging="360"/>
      </w:pPr>
    </w:lvl>
    <w:lvl w:ilvl="4" w:tplc="04090019" w:tentative="1">
      <w:start w:val="1"/>
      <w:numFmt w:val="lowerLetter"/>
      <w:lvlText w:val="%5."/>
      <w:lvlJc w:val="left"/>
      <w:pPr>
        <w:ind w:left="5580" w:hanging="360"/>
      </w:pPr>
    </w:lvl>
    <w:lvl w:ilvl="5" w:tplc="0409001B" w:tentative="1">
      <w:start w:val="1"/>
      <w:numFmt w:val="lowerRoman"/>
      <w:lvlText w:val="%6."/>
      <w:lvlJc w:val="right"/>
      <w:pPr>
        <w:ind w:left="6300" w:hanging="180"/>
      </w:pPr>
    </w:lvl>
    <w:lvl w:ilvl="6" w:tplc="0409000F" w:tentative="1">
      <w:start w:val="1"/>
      <w:numFmt w:val="decimal"/>
      <w:lvlText w:val="%7."/>
      <w:lvlJc w:val="left"/>
      <w:pPr>
        <w:ind w:left="7020" w:hanging="360"/>
      </w:pPr>
    </w:lvl>
    <w:lvl w:ilvl="7" w:tplc="04090019" w:tentative="1">
      <w:start w:val="1"/>
      <w:numFmt w:val="lowerLetter"/>
      <w:lvlText w:val="%8."/>
      <w:lvlJc w:val="left"/>
      <w:pPr>
        <w:ind w:left="7740" w:hanging="360"/>
      </w:pPr>
    </w:lvl>
    <w:lvl w:ilvl="8" w:tplc="0409001B" w:tentative="1">
      <w:start w:val="1"/>
      <w:numFmt w:val="lowerRoman"/>
      <w:lvlText w:val="%9."/>
      <w:lvlJc w:val="right"/>
      <w:pPr>
        <w:ind w:left="8460" w:hanging="180"/>
      </w:pPr>
    </w:lvl>
  </w:abstractNum>
  <w:abstractNum w:abstractNumId="39" w15:restartNumberingAfterBreak="0">
    <w:nsid w:val="7168730B"/>
    <w:multiLevelType w:val="hybridMultilevel"/>
    <w:tmpl w:val="504A7C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3223693"/>
    <w:multiLevelType w:val="hybridMultilevel"/>
    <w:tmpl w:val="EDA2E752"/>
    <w:lvl w:ilvl="0" w:tplc="04090019">
      <w:start w:val="1"/>
      <w:numFmt w:val="lowerLetter"/>
      <w:lvlText w:val="%1."/>
      <w:lvlJc w:val="left"/>
      <w:pPr>
        <w:ind w:left="2700" w:hanging="360"/>
      </w:pPr>
    </w:lvl>
    <w:lvl w:ilvl="1" w:tplc="04090019" w:tentative="1">
      <w:start w:val="1"/>
      <w:numFmt w:val="lowerLetter"/>
      <w:lvlText w:val="%2."/>
      <w:lvlJc w:val="left"/>
      <w:pPr>
        <w:ind w:left="3420" w:hanging="360"/>
      </w:pPr>
    </w:lvl>
    <w:lvl w:ilvl="2" w:tplc="0409001B" w:tentative="1">
      <w:start w:val="1"/>
      <w:numFmt w:val="lowerRoman"/>
      <w:lvlText w:val="%3."/>
      <w:lvlJc w:val="right"/>
      <w:pPr>
        <w:ind w:left="4140" w:hanging="180"/>
      </w:pPr>
    </w:lvl>
    <w:lvl w:ilvl="3" w:tplc="0409000F" w:tentative="1">
      <w:start w:val="1"/>
      <w:numFmt w:val="decimal"/>
      <w:lvlText w:val="%4."/>
      <w:lvlJc w:val="left"/>
      <w:pPr>
        <w:ind w:left="4860" w:hanging="360"/>
      </w:pPr>
    </w:lvl>
    <w:lvl w:ilvl="4" w:tplc="04090019" w:tentative="1">
      <w:start w:val="1"/>
      <w:numFmt w:val="lowerLetter"/>
      <w:lvlText w:val="%5."/>
      <w:lvlJc w:val="left"/>
      <w:pPr>
        <w:ind w:left="5580" w:hanging="360"/>
      </w:pPr>
    </w:lvl>
    <w:lvl w:ilvl="5" w:tplc="0409001B" w:tentative="1">
      <w:start w:val="1"/>
      <w:numFmt w:val="lowerRoman"/>
      <w:lvlText w:val="%6."/>
      <w:lvlJc w:val="right"/>
      <w:pPr>
        <w:ind w:left="6300" w:hanging="180"/>
      </w:pPr>
    </w:lvl>
    <w:lvl w:ilvl="6" w:tplc="0409000F" w:tentative="1">
      <w:start w:val="1"/>
      <w:numFmt w:val="decimal"/>
      <w:lvlText w:val="%7."/>
      <w:lvlJc w:val="left"/>
      <w:pPr>
        <w:ind w:left="7020" w:hanging="360"/>
      </w:pPr>
    </w:lvl>
    <w:lvl w:ilvl="7" w:tplc="04090019" w:tentative="1">
      <w:start w:val="1"/>
      <w:numFmt w:val="lowerLetter"/>
      <w:lvlText w:val="%8."/>
      <w:lvlJc w:val="left"/>
      <w:pPr>
        <w:ind w:left="7740" w:hanging="360"/>
      </w:pPr>
    </w:lvl>
    <w:lvl w:ilvl="8" w:tplc="0409001B" w:tentative="1">
      <w:start w:val="1"/>
      <w:numFmt w:val="lowerRoman"/>
      <w:lvlText w:val="%9."/>
      <w:lvlJc w:val="right"/>
      <w:pPr>
        <w:ind w:left="8460" w:hanging="180"/>
      </w:pPr>
    </w:lvl>
  </w:abstractNum>
  <w:abstractNum w:abstractNumId="41" w15:restartNumberingAfterBreak="0">
    <w:nsid w:val="735F4E3B"/>
    <w:multiLevelType w:val="hybridMultilevel"/>
    <w:tmpl w:val="2C3076B0"/>
    <w:lvl w:ilvl="0" w:tplc="3840413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 w15:restartNumberingAfterBreak="0">
    <w:nsid w:val="74537237"/>
    <w:multiLevelType w:val="hybridMultilevel"/>
    <w:tmpl w:val="E2C421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7E43504"/>
    <w:multiLevelType w:val="hybridMultilevel"/>
    <w:tmpl w:val="0428EC7A"/>
    <w:lvl w:ilvl="0" w:tplc="BA7EF1DE">
      <w:start w:val="1"/>
      <w:numFmt w:val="lowerLetter"/>
      <w:lvlText w:val="%1."/>
      <w:lvlJc w:val="left"/>
      <w:pPr>
        <w:ind w:left="216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4" w15:restartNumberingAfterBreak="0">
    <w:nsid w:val="78FE71F3"/>
    <w:multiLevelType w:val="hybridMultilevel"/>
    <w:tmpl w:val="4CD0412E"/>
    <w:lvl w:ilvl="0" w:tplc="E2C6599C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A136F6F"/>
    <w:multiLevelType w:val="hybridMultilevel"/>
    <w:tmpl w:val="59F0A45E"/>
    <w:lvl w:ilvl="0" w:tplc="04090011">
      <w:start w:val="1"/>
      <w:numFmt w:val="decimal"/>
      <w:lvlText w:val="%1)"/>
      <w:lvlJc w:val="left"/>
      <w:pPr>
        <w:ind w:left="2340" w:hanging="360"/>
      </w:p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46" w15:restartNumberingAfterBreak="0">
    <w:nsid w:val="7AD755AA"/>
    <w:multiLevelType w:val="hybridMultilevel"/>
    <w:tmpl w:val="5A76D22A"/>
    <w:lvl w:ilvl="0" w:tplc="AE22F082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47" w15:restartNumberingAfterBreak="0">
    <w:nsid w:val="7E7F296F"/>
    <w:multiLevelType w:val="multilevel"/>
    <w:tmpl w:val="A436508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  <w:rPr>
        <w:rFonts w:ascii="Times New Roman" w:eastAsia="Times New Roman" w:hAnsi="Times New Roman" w:cs="Times New Roman"/>
        <w:sz w:val="24"/>
        <w:szCs w:val="24"/>
      </w:rPr>
    </w:lvl>
    <w:lvl w:ilvl="1">
      <w:start w:val="1"/>
      <w:numFmt w:val="decimal"/>
      <w:lvlText w:val="%2)"/>
      <w:lvlJc w:val="left"/>
      <w:pPr>
        <w:ind w:left="2520" w:hanging="360"/>
      </w:pPr>
      <w:rPr>
        <w:rFonts w:hint="default"/>
      </w:rPr>
    </w:lvl>
    <w:lvl w:ilvl="2">
      <w:start w:val="1"/>
      <w:numFmt w:val="lowerLetter"/>
      <w:lvlText w:val="%3)"/>
      <w:lvlJc w:val="left"/>
      <w:pPr>
        <w:ind w:left="324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3960" w:hanging="360"/>
      </w:pPr>
      <w:rPr>
        <w:rFonts w:hint="default"/>
      </w:rPr>
    </w:lvl>
    <w:lvl w:ilvl="4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7560"/>
        </w:tabs>
        <w:ind w:left="7560" w:hanging="360"/>
      </w:pPr>
      <w:rPr>
        <w:rFonts w:ascii="Wingdings" w:hAnsi="Wingdings" w:hint="default"/>
        <w:sz w:val="20"/>
      </w:rPr>
    </w:lvl>
  </w:abstractNum>
  <w:num w:numId="1" w16cid:durableId="232618898">
    <w:abstractNumId w:val="16"/>
  </w:num>
  <w:num w:numId="2" w16cid:durableId="985552356">
    <w:abstractNumId w:val="14"/>
  </w:num>
  <w:num w:numId="3" w16cid:durableId="358508552">
    <w:abstractNumId w:val="20"/>
  </w:num>
  <w:num w:numId="4" w16cid:durableId="547374862">
    <w:abstractNumId w:val="22"/>
  </w:num>
  <w:num w:numId="5" w16cid:durableId="1752121536">
    <w:abstractNumId w:val="21"/>
  </w:num>
  <w:num w:numId="6" w16cid:durableId="689841947">
    <w:abstractNumId w:val="35"/>
  </w:num>
  <w:num w:numId="7" w16cid:durableId="1399016288">
    <w:abstractNumId w:val="44"/>
  </w:num>
  <w:num w:numId="8" w16cid:durableId="1807352551">
    <w:abstractNumId w:val="27"/>
  </w:num>
  <w:num w:numId="9" w16cid:durableId="1833174601">
    <w:abstractNumId w:val="9"/>
  </w:num>
  <w:num w:numId="10" w16cid:durableId="2022275395">
    <w:abstractNumId w:val="41"/>
  </w:num>
  <w:num w:numId="11" w16cid:durableId="755325000">
    <w:abstractNumId w:val="28"/>
  </w:num>
  <w:num w:numId="12" w16cid:durableId="1141315009">
    <w:abstractNumId w:val="17"/>
  </w:num>
  <w:num w:numId="13" w16cid:durableId="2087651753">
    <w:abstractNumId w:val="6"/>
  </w:num>
  <w:num w:numId="14" w16cid:durableId="1444106960">
    <w:abstractNumId w:val="4"/>
  </w:num>
  <w:num w:numId="15" w16cid:durableId="1446148028">
    <w:abstractNumId w:val="36"/>
  </w:num>
  <w:num w:numId="16" w16cid:durableId="1272250854">
    <w:abstractNumId w:val="11"/>
  </w:num>
  <w:num w:numId="17" w16cid:durableId="15541809">
    <w:abstractNumId w:val="13"/>
  </w:num>
  <w:num w:numId="18" w16cid:durableId="100684826">
    <w:abstractNumId w:val="34"/>
  </w:num>
  <w:num w:numId="19" w16cid:durableId="243077172">
    <w:abstractNumId w:val="47"/>
  </w:num>
  <w:num w:numId="20" w16cid:durableId="106505052">
    <w:abstractNumId w:val="37"/>
  </w:num>
  <w:num w:numId="21" w16cid:durableId="763379300">
    <w:abstractNumId w:val="32"/>
  </w:num>
  <w:num w:numId="22" w16cid:durableId="2117097279">
    <w:abstractNumId w:val="25"/>
  </w:num>
  <w:num w:numId="23" w16cid:durableId="137068511">
    <w:abstractNumId w:val="24"/>
  </w:num>
  <w:num w:numId="24" w16cid:durableId="82069189">
    <w:abstractNumId w:val="7"/>
  </w:num>
  <w:num w:numId="25" w16cid:durableId="1078988077">
    <w:abstractNumId w:val="0"/>
  </w:num>
  <w:num w:numId="26" w16cid:durableId="510531102">
    <w:abstractNumId w:val="29"/>
  </w:num>
  <w:num w:numId="27" w16cid:durableId="738596622">
    <w:abstractNumId w:val="15"/>
  </w:num>
  <w:num w:numId="28" w16cid:durableId="1033117268">
    <w:abstractNumId w:val="33"/>
  </w:num>
  <w:num w:numId="29" w16cid:durableId="513688385">
    <w:abstractNumId w:val="43"/>
  </w:num>
  <w:num w:numId="30" w16cid:durableId="762190236">
    <w:abstractNumId w:val="23"/>
  </w:num>
  <w:num w:numId="31" w16cid:durableId="684939912">
    <w:abstractNumId w:val="31"/>
  </w:num>
  <w:num w:numId="32" w16cid:durableId="972907278">
    <w:abstractNumId w:val="46"/>
  </w:num>
  <w:num w:numId="33" w16cid:durableId="728117377">
    <w:abstractNumId w:val="8"/>
  </w:num>
  <w:num w:numId="34" w16cid:durableId="1713308976">
    <w:abstractNumId w:val="39"/>
  </w:num>
  <w:num w:numId="35" w16cid:durableId="1615283279">
    <w:abstractNumId w:val="30"/>
  </w:num>
  <w:num w:numId="36" w16cid:durableId="390613758">
    <w:abstractNumId w:val="26"/>
  </w:num>
  <w:num w:numId="37" w16cid:durableId="1978337316">
    <w:abstractNumId w:val="19"/>
  </w:num>
  <w:num w:numId="38" w16cid:durableId="542207443">
    <w:abstractNumId w:val="42"/>
  </w:num>
  <w:num w:numId="39" w16cid:durableId="1369061193">
    <w:abstractNumId w:val="10"/>
  </w:num>
  <w:num w:numId="40" w16cid:durableId="1292246558">
    <w:abstractNumId w:val="12"/>
  </w:num>
  <w:num w:numId="41" w16cid:durableId="331568027">
    <w:abstractNumId w:val="40"/>
  </w:num>
  <w:num w:numId="42" w16cid:durableId="411395225">
    <w:abstractNumId w:val="45"/>
  </w:num>
  <w:num w:numId="43" w16cid:durableId="2021081466">
    <w:abstractNumId w:val="38"/>
  </w:num>
  <w:num w:numId="44" w16cid:durableId="213125715">
    <w:abstractNumId w:val="5"/>
  </w:num>
  <w:num w:numId="45" w16cid:durableId="1844970157">
    <w:abstractNumId w:val="3"/>
  </w:num>
  <w:num w:numId="46" w16cid:durableId="1695691282">
    <w:abstractNumId w:val="18"/>
  </w:num>
  <w:num w:numId="47" w16cid:durableId="870994035">
    <w:abstractNumId w:val="1"/>
  </w:num>
  <w:num w:numId="48" w16cid:durableId="1862283017">
    <w:abstractNumId w:val="2"/>
  </w:num>
  <w:numIdMacAtCleanup w:val="3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C6E37"/>
    <w:rsid w:val="000059B1"/>
    <w:rsid w:val="0001019D"/>
    <w:rsid w:val="00012DE3"/>
    <w:rsid w:val="00013477"/>
    <w:rsid w:val="00013EEE"/>
    <w:rsid w:val="00025B80"/>
    <w:rsid w:val="0003072C"/>
    <w:rsid w:val="00037AB5"/>
    <w:rsid w:val="00046135"/>
    <w:rsid w:val="000533CC"/>
    <w:rsid w:val="00054D70"/>
    <w:rsid w:val="0005570B"/>
    <w:rsid w:val="000577A4"/>
    <w:rsid w:val="00061C58"/>
    <w:rsid w:val="0006496B"/>
    <w:rsid w:val="00072359"/>
    <w:rsid w:val="000724E8"/>
    <w:rsid w:val="00074568"/>
    <w:rsid w:val="0007590C"/>
    <w:rsid w:val="00076210"/>
    <w:rsid w:val="00076A78"/>
    <w:rsid w:val="00081FD8"/>
    <w:rsid w:val="00084298"/>
    <w:rsid w:val="00087ABC"/>
    <w:rsid w:val="00087EA1"/>
    <w:rsid w:val="00090EF5"/>
    <w:rsid w:val="00091884"/>
    <w:rsid w:val="0009265F"/>
    <w:rsid w:val="000977FA"/>
    <w:rsid w:val="000A1083"/>
    <w:rsid w:val="000A18B6"/>
    <w:rsid w:val="000B1679"/>
    <w:rsid w:val="000B2A73"/>
    <w:rsid w:val="000B5AED"/>
    <w:rsid w:val="000B7020"/>
    <w:rsid w:val="000C12CF"/>
    <w:rsid w:val="000C52BF"/>
    <w:rsid w:val="000C59B2"/>
    <w:rsid w:val="000C613B"/>
    <w:rsid w:val="000C69AB"/>
    <w:rsid w:val="000C7F9B"/>
    <w:rsid w:val="000D073E"/>
    <w:rsid w:val="000D20CD"/>
    <w:rsid w:val="000D2967"/>
    <w:rsid w:val="000D36AA"/>
    <w:rsid w:val="000D6B20"/>
    <w:rsid w:val="000E40FC"/>
    <w:rsid w:val="000E4203"/>
    <w:rsid w:val="000F04BD"/>
    <w:rsid w:val="000F0971"/>
    <w:rsid w:val="000F198B"/>
    <w:rsid w:val="00100A43"/>
    <w:rsid w:val="00100EBA"/>
    <w:rsid w:val="0010140A"/>
    <w:rsid w:val="0010223F"/>
    <w:rsid w:val="0010245B"/>
    <w:rsid w:val="00102B4B"/>
    <w:rsid w:val="00105F52"/>
    <w:rsid w:val="00110305"/>
    <w:rsid w:val="00117952"/>
    <w:rsid w:val="00120BFE"/>
    <w:rsid w:val="00122BA2"/>
    <w:rsid w:val="001319A1"/>
    <w:rsid w:val="00135223"/>
    <w:rsid w:val="0013713B"/>
    <w:rsid w:val="00140330"/>
    <w:rsid w:val="00144709"/>
    <w:rsid w:val="00147237"/>
    <w:rsid w:val="001476D6"/>
    <w:rsid w:val="00157D57"/>
    <w:rsid w:val="00164D35"/>
    <w:rsid w:val="00165B54"/>
    <w:rsid w:val="00171BD1"/>
    <w:rsid w:val="00172EC4"/>
    <w:rsid w:val="00173E26"/>
    <w:rsid w:val="00174877"/>
    <w:rsid w:val="00174DFA"/>
    <w:rsid w:val="00175CE8"/>
    <w:rsid w:val="00176D87"/>
    <w:rsid w:val="0018306D"/>
    <w:rsid w:val="00184B2A"/>
    <w:rsid w:val="00187024"/>
    <w:rsid w:val="0019279C"/>
    <w:rsid w:val="00192B54"/>
    <w:rsid w:val="00192CF7"/>
    <w:rsid w:val="001A0088"/>
    <w:rsid w:val="001A58CB"/>
    <w:rsid w:val="001B1B91"/>
    <w:rsid w:val="001B7D8A"/>
    <w:rsid w:val="001C27CC"/>
    <w:rsid w:val="001C3405"/>
    <w:rsid w:val="001C6E44"/>
    <w:rsid w:val="001D2C8C"/>
    <w:rsid w:val="001D36AE"/>
    <w:rsid w:val="001D6019"/>
    <w:rsid w:val="001D7BEC"/>
    <w:rsid w:val="001E2814"/>
    <w:rsid w:val="001E2BC0"/>
    <w:rsid w:val="001F39FC"/>
    <w:rsid w:val="001F5859"/>
    <w:rsid w:val="001F65C8"/>
    <w:rsid w:val="00201538"/>
    <w:rsid w:val="002067AF"/>
    <w:rsid w:val="002068C8"/>
    <w:rsid w:val="002078FF"/>
    <w:rsid w:val="0021018C"/>
    <w:rsid w:val="002126CF"/>
    <w:rsid w:val="00216030"/>
    <w:rsid w:val="002178ED"/>
    <w:rsid w:val="002214F5"/>
    <w:rsid w:val="00224C1F"/>
    <w:rsid w:val="002300DD"/>
    <w:rsid w:val="0023334B"/>
    <w:rsid w:val="00241296"/>
    <w:rsid w:val="00241706"/>
    <w:rsid w:val="0024183A"/>
    <w:rsid w:val="00243797"/>
    <w:rsid w:val="0024673E"/>
    <w:rsid w:val="00246EBF"/>
    <w:rsid w:val="00247FC7"/>
    <w:rsid w:val="00254847"/>
    <w:rsid w:val="00256212"/>
    <w:rsid w:val="0026501E"/>
    <w:rsid w:val="00265E8C"/>
    <w:rsid w:val="00267977"/>
    <w:rsid w:val="002701B0"/>
    <w:rsid w:val="00270DA9"/>
    <w:rsid w:val="0027325B"/>
    <w:rsid w:val="002779DA"/>
    <w:rsid w:val="002812B3"/>
    <w:rsid w:val="00281E59"/>
    <w:rsid w:val="002840A3"/>
    <w:rsid w:val="002840DF"/>
    <w:rsid w:val="002843CE"/>
    <w:rsid w:val="00284D55"/>
    <w:rsid w:val="00292C2C"/>
    <w:rsid w:val="002A08AA"/>
    <w:rsid w:val="002A186C"/>
    <w:rsid w:val="002A2088"/>
    <w:rsid w:val="002A3E54"/>
    <w:rsid w:val="002A42BA"/>
    <w:rsid w:val="002B0E8A"/>
    <w:rsid w:val="002B2706"/>
    <w:rsid w:val="002B4D2C"/>
    <w:rsid w:val="002C1B91"/>
    <w:rsid w:val="002C7211"/>
    <w:rsid w:val="002D1171"/>
    <w:rsid w:val="002D3621"/>
    <w:rsid w:val="002D4016"/>
    <w:rsid w:val="002D4238"/>
    <w:rsid w:val="002D7066"/>
    <w:rsid w:val="002D7A6E"/>
    <w:rsid w:val="002E0425"/>
    <w:rsid w:val="002E05B1"/>
    <w:rsid w:val="002E18B4"/>
    <w:rsid w:val="002E2EE7"/>
    <w:rsid w:val="002E7CC7"/>
    <w:rsid w:val="002F0DCA"/>
    <w:rsid w:val="002F592B"/>
    <w:rsid w:val="002F6CA1"/>
    <w:rsid w:val="003007DC"/>
    <w:rsid w:val="0030139B"/>
    <w:rsid w:val="00302A11"/>
    <w:rsid w:val="0030317A"/>
    <w:rsid w:val="0031171C"/>
    <w:rsid w:val="00315CF6"/>
    <w:rsid w:val="00317F2D"/>
    <w:rsid w:val="0032131D"/>
    <w:rsid w:val="003215AC"/>
    <w:rsid w:val="00321B8B"/>
    <w:rsid w:val="0032240D"/>
    <w:rsid w:val="003245D1"/>
    <w:rsid w:val="00325756"/>
    <w:rsid w:val="00331C82"/>
    <w:rsid w:val="00340D94"/>
    <w:rsid w:val="00342F5F"/>
    <w:rsid w:val="00343258"/>
    <w:rsid w:val="00344270"/>
    <w:rsid w:val="00346C7F"/>
    <w:rsid w:val="003503C7"/>
    <w:rsid w:val="00350BA9"/>
    <w:rsid w:val="00352FBE"/>
    <w:rsid w:val="00353C82"/>
    <w:rsid w:val="003565D2"/>
    <w:rsid w:val="00356AC0"/>
    <w:rsid w:val="00357560"/>
    <w:rsid w:val="00357E01"/>
    <w:rsid w:val="003610D4"/>
    <w:rsid w:val="00364AE9"/>
    <w:rsid w:val="00364B80"/>
    <w:rsid w:val="003663DB"/>
    <w:rsid w:val="0037188E"/>
    <w:rsid w:val="00372049"/>
    <w:rsid w:val="00373C37"/>
    <w:rsid w:val="00373DEA"/>
    <w:rsid w:val="003758FF"/>
    <w:rsid w:val="0037652B"/>
    <w:rsid w:val="0038005E"/>
    <w:rsid w:val="003813CF"/>
    <w:rsid w:val="003852EB"/>
    <w:rsid w:val="003873BF"/>
    <w:rsid w:val="00387519"/>
    <w:rsid w:val="00387EB0"/>
    <w:rsid w:val="003932D1"/>
    <w:rsid w:val="00394B94"/>
    <w:rsid w:val="003A35EB"/>
    <w:rsid w:val="003A4CF0"/>
    <w:rsid w:val="003A4F91"/>
    <w:rsid w:val="003A5DAD"/>
    <w:rsid w:val="003B1DC9"/>
    <w:rsid w:val="003B4B76"/>
    <w:rsid w:val="003B5CB2"/>
    <w:rsid w:val="003C0241"/>
    <w:rsid w:val="003C073B"/>
    <w:rsid w:val="003C32B6"/>
    <w:rsid w:val="003C599E"/>
    <w:rsid w:val="003D017B"/>
    <w:rsid w:val="003D2886"/>
    <w:rsid w:val="003D352D"/>
    <w:rsid w:val="003D39F0"/>
    <w:rsid w:val="003D4533"/>
    <w:rsid w:val="003D625F"/>
    <w:rsid w:val="003E2AE2"/>
    <w:rsid w:val="003E4DC0"/>
    <w:rsid w:val="003F1175"/>
    <w:rsid w:val="003F3210"/>
    <w:rsid w:val="003F4383"/>
    <w:rsid w:val="003F6211"/>
    <w:rsid w:val="00401DEF"/>
    <w:rsid w:val="00404862"/>
    <w:rsid w:val="00405CA4"/>
    <w:rsid w:val="00405FF0"/>
    <w:rsid w:val="00412E2D"/>
    <w:rsid w:val="004218A7"/>
    <w:rsid w:val="004243C6"/>
    <w:rsid w:val="00426B86"/>
    <w:rsid w:val="004304AD"/>
    <w:rsid w:val="00435A56"/>
    <w:rsid w:val="00436907"/>
    <w:rsid w:val="00440CEE"/>
    <w:rsid w:val="00441438"/>
    <w:rsid w:val="00445024"/>
    <w:rsid w:val="00446C3A"/>
    <w:rsid w:val="00446EAE"/>
    <w:rsid w:val="004514CD"/>
    <w:rsid w:val="00455375"/>
    <w:rsid w:val="00455BEA"/>
    <w:rsid w:val="0045680F"/>
    <w:rsid w:val="00457549"/>
    <w:rsid w:val="004606EE"/>
    <w:rsid w:val="004721AF"/>
    <w:rsid w:val="00472372"/>
    <w:rsid w:val="00473186"/>
    <w:rsid w:val="00481CD6"/>
    <w:rsid w:val="004824DE"/>
    <w:rsid w:val="00490EBB"/>
    <w:rsid w:val="00495842"/>
    <w:rsid w:val="00495D7A"/>
    <w:rsid w:val="004971B8"/>
    <w:rsid w:val="004A4940"/>
    <w:rsid w:val="004A6815"/>
    <w:rsid w:val="004A7EAE"/>
    <w:rsid w:val="004B155C"/>
    <w:rsid w:val="004B1919"/>
    <w:rsid w:val="004B2790"/>
    <w:rsid w:val="004B48F8"/>
    <w:rsid w:val="004B6774"/>
    <w:rsid w:val="004B761D"/>
    <w:rsid w:val="004C0637"/>
    <w:rsid w:val="004C158C"/>
    <w:rsid w:val="004C30C4"/>
    <w:rsid w:val="004C469C"/>
    <w:rsid w:val="004C5B71"/>
    <w:rsid w:val="004C7528"/>
    <w:rsid w:val="004E0ADE"/>
    <w:rsid w:val="004E2DF3"/>
    <w:rsid w:val="004E631E"/>
    <w:rsid w:val="004F2D01"/>
    <w:rsid w:val="004F58F1"/>
    <w:rsid w:val="004F5A64"/>
    <w:rsid w:val="0050139E"/>
    <w:rsid w:val="0050377A"/>
    <w:rsid w:val="005078A8"/>
    <w:rsid w:val="005105E2"/>
    <w:rsid w:val="00514B3A"/>
    <w:rsid w:val="00515465"/>
    <w:rsid w:val="00521EE6"/>
    <w:rsid w:val="00523A8B"/>
    <w:rsid w:val="00524650"/>
    <w:rsid w:val="00526E33"/>
    <w:rsid w:val="005344F8"/>
    <w:rsid w:val="00536910"/>
    <w:rsid w:val="00540DFC"/>
    <w:rsid w:val="0054224B"/>
    <w:rsid w:val="00542F6E"/>
    <w:rsid w:val="00543D09"/>
    <w:rsid w:val="00546B88"/>
    <w:rsid w:val="00550BC1"/>
    <w:rsid w:val="00550FFF"/>
    <w:rsid w:val="00552C8F"/>
    <w:rsid w:val="00555CDB"/>
    <w:rsid w:val="0056029D"/>
    <w:rsid w:val="00561C1F"/>
    <w:rsid w:val="005647CA"/>
    <w:rsid w:val="0057084D"/>
    <w:rsid w:val="0057382C"/>
    <w:rsid w:val="00576A4D"/>
    <w:rsid w:val="00585446"/>
    <w:rsid w:val="00597897"/>
    <w:rsid w:val="005A344A"/>
    <w:rsid w:val="005A387B"/>
    <w:rsid w:val="005B4239"/>
    <w:rsid w:val="005C06CA"/>
    <w:rsid w:val="005C14F0"/>
    <w:rsid w:val="005C6281"/>
    <w:rsid w:val="005D04FD"/>
    <w:rsid w:val="005D210A"/>
    <w:rsid w:val="005D3B70"/>
    <w:rsid w:val="005D4F63"/>
    <w:rsid w:val="005D5E8F"/>
    <w:rsid w:val="005E1135"/>
    <w:rsid w:val="005E2335"/>
    <w:rsid w:val="005E5BB9"/>
    <w:rsid w:val="005E5FF0"/>
    <w:rsid w:val="005E767F"/>
    <w:rsid w:val="005F06B1"/>
    <w:rsid w:val="005F0B7A"/>
    <w:rsid w:val="005F1604"/>
    <w:rsid w:val="005F1E06"/>
    <w:rsid w:val="005F2A0B"/>
    <w:rsid w:val="005F6C22"/>
    <w:rsid w:val="00601BD7"/>
    <w:rsid w:val="00606CC5"/>
    <w:rsid w:val="00610D7E"/>
    <w:rsid w:val="0061199A"/>
    <w:rsid w:val="0061257B"/>
    <w:rsid w:val="00613E22"/>
    <w:rsid w:val="00614EE9"/>
    <w:rsid w:val="00617FB4"/>
    <w:rsid w:val="00627BAF"/>
    <w:rsid w:val="00632351"/>
    <w:rsid w:val="006339DC"/>
    <w:rsid w:val="00637138"/>
    <w:rsid w:val="006373B9"/>
    <w:rsid w:val="006419AD"/>
    <w:rsid w:val="006421D1"/>
    <w:rsid w:val="00642227"/>
    <w:rsid w:val="00643BAD"/>
    <w:rsid w:val="00643EDA"/>
    <w:rsid w:val="00644CFD"/>
    <w:rsid w:val="0064578F"/>
    <w:rsid w:val="006461B1"/>
    <w:rsid w:val="006505D7"/>
    <w:rsid w:val="0065529B"/>
    <w:rsid w:val="006579E4"/>
    <w:rsid w:val="0066186C"/>
    <w:rsid w:val="00662853"/>
    <w:rsid w:val="006648F3"/>
    <w:rsid w:val="00671716"/>
    <w:rsid w:val="00673F26"/>
    <w:rsid w:val="00675F1E"/>
    <w:rsid w:val="00675FAB"/>
    <w:rsid w:val="00691468"/>
    <w:rsid w:val="00692274"/>
    <w:rsid w:val="00693CE0"/>
    <w:rsid w:val="0069436B"/>
    <w:rsid w:val="00696B2A"/>
    <w:rsid w:val="006A1307"/>
    <w:rsid w:val="006A1383"/>
    <w:rsid w:val="006A1BE3"/>
    <w:rsid w:val="006A4882"/>
    <w:rsid w:val="006B4C92"/>
    <w:rsid w:val="006B691A"/>
    <w:rsid w:val="006B747B"/>
    <w:rsid w:val="006C07AE"/>
    <w:rsid w:val="006C6A46"/>
    <w:rsid w:val="006C6E37"/>
    <w:rsid w:val="006C7824"/>
    <w:rsid w:val="006D3B01"/>
    <w:rsid w:val="006D3D22"/>
    <w:rsid w:val="006D4B2B"/>
    <w:rsid w:val="006D6C6A"/>
    <w:rsid w:val="006E17A2"/>
    <w:rsid w:val="006E3AD7"/>
    <w:rsid w:val="006E3FF4"/>
    <w:rsid w:val="006E432E"/>
    <w:rsid w:val="006E4F20"/>
    <w:rsid w:val="006E569B"/>
    <w:rsid w:val="006F40E2"/>
    <w:rsid w:val="006F5448"/>
    <w:rsid w:val="006F691F"/>
    <w:rsid w:val="0071010A"/>
    <w:rsid w:val="00710B23"/>
    <w:rsid w:val="007129DF"/>
    <w:rsid w:val="00713CA3"/>
    <w:rsid w:val="00714291"/>
    <w:rsid w:val="007200C8"/>
    <w:rsid w:val="00721FB2"/>
    <w:rsid w:val="007222D6"/>
    <w:rsid w:val="007247A6"/>
    <w:rsid w:val="00725D4F"/>
    <w:rsid w:val="007315BD"/>
    <w:rsid w:val="007321C2"/>
    <w:rsid w:val="00735010"/>
    <w:rsid w:val="00741EBC"/>
    <w:rsid w:val="00742103"/>
    <w:rsid w:val="0074236A"/>
    <w:rsid w:val="007449E5"/>
    <w:rsid w:val="00752611"/>
    <w:rsid w:val="007603F1"/>
    <w:rsid w:val="007633D5"/>
    <w:rsid w:val="00765C86"/>
    <w:rsid w:val="00766347"/>
    <w:rsid w:val="007721EA"/>
    <w:rsid w:val="00772875"/>
    <w:rsid w:val="00774DCB"/>
    <w:rsid w:val="00780617"/>
    <w:rsid w:val="00786FFB"/>
    <w:rsid w:val="00791D1B"/>
    <w:rsid w:val="00796F5E"/>
    <w:rsid w:val="007A0D1C"/>
    <w:rsid w:val="007A2312"/>
    <w:rsid w:val="007A448A"/>
    <w:rsid w:val="007A5D04"/>
    <w:rsid w:val="007A673B"/>
    <w:rsid w:val="007A67B5"/>
    <w:rsid w:val="007B00A3"/>
    <w:rsid w:val="007B424F"/>
    <w:rsid w:val="007B43AC"/>
    <w:rsid w:val="007B4F07"/>
    <w:rsid w:val="007C2C8B"/>
    <w:rsid w:val="007C489F"/>
    <w:rsid w:val="007C4C49"/>
    <w:rsid w:val="007C6DD4"/>
    <w:rsid w:val="007C6E23"/>
    <w:rsid w:val="007C7EBE"/>
    <w:rsid w:val="007C7EFD"/>
    <w:rsid w:val="007D39C2"/>
    <w:rsid w:val="007D65F4"/>
    <w:rsid w:val="007D7289"/>
    <w:rsid w:val="007D7E74"/>
    <w:rsid w:val="007E042C"/>
    <w:rsid w:val="007E0E4E"/>
    <w:rsid w:val="007E27AE"/>
    <w:rsid w:val="007E397C"/>
    <w:rsid w:val="007E4B3C"/>
    <w:rsid w:val="007E4B89"/>
    <w:rsid w:val="007F00BB"/>
    <w:rsid w:val="007F1D7F"/>
    <w:rsid w:val="007F2FF8"/>
    <w:rsid w:val="007F592A"/>
    <w:rsid w:val="007F694F"/>
    <w:rsid w:val="007F7C1D"/>
    <w:rsid w:val="008019F2"/>
    <w:rsid w:val="00802BF6"/>
    <w:rsid w:val="0080559D"/>
    <w:rsid w:val="00810BDA"/>
    <w:rsid w:val="00811525"/>
    <w:rsid w:val="008116E3"/>
    <w:rsid w:val="008133C8"/>
    <w:rsid w:val="00813C65"/>
    <w:rsid w:val="00814DAC"/>
    <w:rsid w:val="0081721D"/>
    <w:rsid w:val="00817E9C"/>
    <w:rsid w:val="00825BFE"/>
    <w:rsid w:val="00826E62"/>
    <w:rsid w:val="0083079B"/>
    <w:rsid w:val="00831C5F"/>
    <w:rsid w:val="008341C1"/>
    <w:rsid w:val="0083453E"/>
    <w:rsid w:val="00834C42"/>
    <w:rsid w:val="0083643D"/>
    <w:rsid w:val="00841A0A"/>
    <w:rsid w:val="00842B89"/>
    <w:rsid w:val="00846408"/>
    <w:rsid w:val="008524FD"/>
    <w:rsid w:val="00861B7A"/>
    <w:rsid w:val="00862183"/>
    <w:rsid w:val="0086236E"/>
    <w:rsid w:val="00863C6F"/>
    <w:rsid w:val="00866F3E"/>
    <w:rsid w:val="008672FF"/>
    <w:rsid w:val="00867BCC"/>
    <w:rsid w:val="00867C00"/>
    <w:rsid w:val="00867D31"/>
    <w:rsid w:val="008825FE"/>
    <w:rsid w:val="00882F42"/>
    <w:rsid w:val="00884092"/>
    <w:rsid w:val="008870C4"/>
    <w:rsid w:val="0088789A"/>
    <w:rsid w:val="008909A4"/>
    <w:rsid w:val="00893472"/>
    <w:rsid w:val="008947B5"/>
    <w:rsid w:val="008A1E3C"/>
    <w:rsid w:val="008A3BA7"/>
    <w:rsid w:val="008A6DF8"/>
    <w:rsid w:val="008B016D"/>
    <w:rsid w:val="008B0949"/>
    <w:rsid w:val="008B1DD6"/>
    <w:rsid w:val="008B64DC"/>
    <w:rsid w:val="008B71AE"/>
    <w:rsid w:val="008C34A1"/>
    <w:rsid w:val="008D0D51"/>
    <w:rsid w:val="008D698E"/>
    <w:rsid w:val="008E10B8"/>
    <w:rsid w:val="008E4B5A"/>
    <w:rsid w:val="008E6DD1"/>
    <w:rsid w:val="008F2A18"/>
    <w:rsid w:val="008F7A35"/>
    <w:rsid w:val="00902ACA"/>
    <w:rsid w:val="00903735"/>
    <w:rsid w:val="009103DB"/>
    <w:rsid w:val="00912B75"/>
    <w:rsid w:val="00917268"/>
    <w:rsid w:val="009215DE"/>
    <w:rsid w:val="009219C0"/>
    <w:rsid w:val="00923DF0"/>
    <w:rsid w:val="00924A0C"/>
    <w:rsid w:val="00927D74"/>
    <w:rsid w:val="0093035D"/>
    <w:rsid w:val="00930451"/>
    <w:rsid w:val="00931CE8"/>
    <w:rsid w:val="00934374"/>
    <w:rsid w:val="00934EDD"/>
    <w:rsid w:val="00935201"/>
    <w:rsid w:val="0094443A"/>
    <w:rsid w:val="00947ED4"/>
    <w:rsid w:val="009606EF"/>
    <w:rsid w:val="00966304"/>
    <w:rsid w:val="00966448"/>
    <w:rsid w:val="00967598"/>
    <w:rsid w:val="00967B79"/>
    <w:rsid w:val="009722EC"/>
    <w:rsid w:val="00974390"/>
    <w:rsid w:val="00975757"/>
    <w:rsid w:val="00977636"/>
    <w:rsid w:val="0097781C"/>
    <w:rsid w:val="00977B08"/>
    <w:rsid w:val="00982B39"/>
    <w:rsid w:val="009833E1"/>
    <w:rsid w:val="00983C11"/>
    <w:rsid w:val="009844D5"/>
    <w:rsid w:val="00987D83"/>
    <w:rsid w:val="009900BE"/>
    <w:rsid w:val="0099147A"/>
    <w:rsid w:val="009921AE"/>
    <w:rsid w:val="009A1282"/>
    <w:rsid w:val="009A42FB"/>
    <w:rsid w:val="009B2073"/>
    <w:rsid w:val="009B20A3"/>
    <w:rsid w:val="009B3217"/>
    <w:rsid w:val="009B44F7"/>
    <w:rsid w:val="009B5569"/>
    <w:rsid w:val="009B6593"/>
    <w:rsid w:val="009B663F"/>
    <w:rsid w:val="009C1894"/>
    <w:rsid w:val="009C5364"/>
    <w:rsid w:val="009C64BF"/>
    <w:rsid w:val="009D1981"/>
    <w:rsid w:val="009D1C68"/>
    <w:rsid w:val="009D2AC8"/>
    <w:rsid w:val="009D3856"/>
    <w:rsid w:val="009D5688"/>
    <w:rsid w:val="009D76FC"/>
    <w:rsid w:val="009E1B7D"/>
    <w:rsid w:val="009E1BEB"/>
    <w:rsid w:val="009E2B9E"/>
    <w:rsid w:val="009E4D7F"/>
    <w:rsid w:val="009E51D0"/>
    <w:rsid w:val="009E7BED"/>
    <w:rsid w:val="009F55AC"/>
    <w:rsid w:val="009F636C"/>
    <w:rsid w:val="009F77B5"/>
    <w:rsid w:val="009F7C6E"/>
    <w:rsid w:val="009F7F88"/>
    <w:rsid w:val="00A01FAC"/>
    <w:rsid w:val="00A026F8"/>
    <w:rsid w:val="00A033B0"/>
    <w:rsid w:val="00A04919"/>
    <w:rsid w:val="00A07B91"/>
    <w:rsid w:val="00A106A7"/>
    <w:rsid w:val="00A12DA9"/>
    <w:rsid w:val="00A15C8A"/>
    <w:rsid w:val="00A169F9"/>
    <w:rsid w:val="00A221E2"/>
    <w:rsid w:val="00A223FC"/>
    <w:rsid w:val="00A2266E"/>
    <w:rsid w:val="00A2504C"/>
    <w:rsid w:val="00A32D0D"/>
    <w:rsid w:val="00A339F4"/>
    <w:rsid w:val="00A33D92"/>
    <w:rsid w:val="00A34042"/>
    <w:rsid w:val="00A369FD"/>
    <w:rsid w:val="00A37692"/>
    <w:rsid w:val="00A4007B"/>
    <w:rsid w:val="00A42140"/>
    <w:rsid w:val="00A42165"/>
    <w:rsid w:val="00A46B74"/>
    <w:rsid w:val="00A47A81"/>
    <w:rsid w:val="00A526DE"/>
    <w:rsid w:val="00A53BB3"/>
    <w:rsid w:val="00A546C2"/>
    <w:rsid w:val="00A56530"/>
    <w:rsid w:val="00A601CE"/>
    <w:rsid w:val="00A6299E"/>
    <w:rsid w:val="00A6379B"/>
    <w:rsid w:val="00A6543B"/>
    <w:rsid w:val="00A721FA"/>
    <w:rsid w:val="00A7588F"/>
    <w:rsid w:val="00A75CC0"/>
    <w:rsid w:val="00A77209"/>
    <w:rsid w:val="00A77C5D"/>
    <w:rsid w:val="00A77C5E"/>
    <w:rsid w:val="00A82843"/>
    <w:rsid w:val="00A834C1"/>
    <w:rsid w:val="00A84ADD"/>
    <w:rsid w:val="00A86C04"/>
    <w:rsid w:val="00A90817"/>
    <w:rsid w:val="00A93528"/>
    <w:rsid w:val="00A94A71"/>
    <w:rsid w:val="00A96AA1"/>
    <w:rsid w:val="00AA284C"/>
    <w:rsid w:val="00AA4573"/>
    <w:rsid w:val="00AA5BCC"/>
    <w:rsid w:val="00AB1418"/>
    <w:rsid w:val="00AB4102"/>
    <w:rsid w:val="00AC1B19"/>
    <w:rsid w:val="00AC1E92"/>
    <w:rsid w:val="00AC22C2"/>
    <w:rsid w:val="00AC4C03"/>
    <w:rsid w:val="00AD041F"/>
    <w:rsid w:val="00AD0961"/>
    <w:rsid w:val="00AD618B"/>
    <w:rsid w:val="00AD621E"/>
    <w:rsid w:val="00AE662B"/>
    <w:rsid w:val="00AF4EA7"/>
    <w:rsid w:val="00AF72E2"/>
    <w:rsid w:val="00B0295C"/>
    <w:rsid w:val="00B111D2"/>
    <w:rsid w:val="00B16C45"/>
    <w:rsid w:val="00B25E72"/>
    <w:rsid w:val="00B26963"/>
    <w:rsid w:val="00B31FC7"/>
    <w:rsid w:val="00B32B14"/>
    <w:rsid w:val="00B36459"/>
    <w:rsid w:val="00B41DDB"/>
    <w:rsid w:val="00B47787"/>
    <w:rsid w:val="00B523FE"/>
    <w:rsid w:val="00B525AC"/>
    <w:rsid w:val="00B54172"/>
    <w:rsid w:val="00B56587"/>
    <w:rsid w:val="00B61FB4"/>
    <w:rsid w:val="00B64808"/>
    <w:rsid w:val="00B649E8"/>
    <w:rsid w:val="00B64F12"/>
    <w:rsid w:val="00B65EF9"/>
    <w:rsid w:val="00B67A5A"/>
    <w:rsid w:val="00B70722"/>
    <w:rsid w:val="00B73F0B"/>
    <w:rsid w:val="00B741E8"/>
    <w:rsid w:val="00B75D17"/>
    <w:rsid w:val="00B760CB"/>
    <w:rsid w:val="00B76D94"/>
    <w:rsid w:val="00B80AC9"/>
    <w:rsid w:val="00B81A54"/>
    <w:rsid w:val="00B82DE3"/>
    <w:rsid w:val="00B84706"/>
    <w:rsid w:val="00B86C0B"/>
    <w:rsid w:val="00B916D0"/>
    <w:rsid w:val="00B96FD0"/>
    <w:rsid w:val="00B979D7"/>
    <w:rsid w:val="00BA00D0"/>
    <w:rsid w:val="00BA2AB4"/>
    <w:rsid w:val="00BA5DFD"/>
    <w:rsid w:val="00BA79C8"/>
    <w:rsid w:val="00BB19E5"/>
    <w:rsid w:val="00BB1CE1"/>
    <w:rsid w:val="00BB33A5"/>
    <w:rsid w:val="00BB4E15"/>
    <w:rsid w:val="00BB5EC9"/>
    <w:rsid w:val="00BB7FF8"/>
    <w:rsid w:val="00BC2AD2"/>
    <w:rsid w:val="00BC3EB5"/>
    <w:rsid w:val="00BC40AC"/>
    <w:rsid w:val="00BC4439"/>
    <w:rsid w:val="00BC487D"/>
    <w:rsid w:val="00BD64C3"/>
    <w:rsid w:val="00BE29EC"/>
    <w:rsid w:val="00BE44CB"/>
    <w:rsid w:val="00BE4B80"/>
    <w:rsid w:val="00BE5B96"/>
    <w:rsid w:val="00BE692E"/>
    <w:rsid w:val="00BF19FA"/>
    <w:rsid w:val="00BF293C"/>
    <w:rsid w:val="00BF3E14"/>
    <w:rsid w:val="00BF57A5"/>
    <w:rsid w:val="00BF6BF2"/>
    <w:rsid w:val="00C05F06"/>
    <w:rsid w:val="00C0770B"/>
    <w:rsid w:val="00C07E8D"/>
    <w:rsid w:val="00C10EA9"/>
    <w:rsid w:val="00C11448"/>
    <w:rsid w:val="00C12567"/>
    <w:rsid w:val="00C14472"/>
    <w:rsid w:val="00C1493A"/>
    <w:rsid w:val="00C14B23"/>
    <w:rsid w:val="00C20633"/>
    <w:rsid w:val="00C22CC4"/>
    <w:rsid w:val="00C241FD"/>
    <w:rsid w:val="00C259F5"/>
    <w:rsid w:val="00C27038"/>
    <w:rsid w:val="00C33951"/>
    <w:rsid w:val="00C33B61"/>
    <w:rsid w:val="00C33B92"/>
    <w:rsid w:val="00C35204"/>
    <w:rsid w:val="00C358F8"/>
    <w:rsid w:val="00C37DD3"/>
    <w:rsid w:val="00C40BBF"/>
    <w:rsid w:val="00C41F7F"/>
    <w:rsid w:val="00C45716"/>
    <w:rsid w:val="00C506AD"/>
    <w:rsid w:val="00C56A28"/>
    <w:rsid w:val="00C600D5"/>
    <w:rsid w:val="00C640F7"/>
    <w:rsid w:val="00C67500"/>
    <w:rsid w:val="00C70886"/>
    <w:rsid w:val="00C7719C"/>
    <w:rsid w:val="00C82EE8"/>
    <w:rsid w:val="00C87F0C"/>
    <w:rsid w:val="00C93897"/>
    <w:rsid w:val="00C94FC3"/>
    <w:rsid w:val="00CA0519"/>
    <w:rsid w:val="00CA297D"/>
    <w:rsid w:val="00CB1488"/>
    <w:rsid w:val="00CB2801"/>
    <w:rsid w:val="00CB2F22"/>
    <w:rsid w:val="00CB5F64"/>
    <w:rsid w:val="00CC27E5"/>
    <w:rsid w:val="00CC50D9"/>
    <w:rsid w:val="00CD122D"/>
    <w:rsid w:val="00CD27B0"/>
    <w:rsid w:val="00CD794E"/>
    <w:rsid w:val="00CE1D87"/>
    <w:rsid w:val="00CE2564"/>
    <w:rsid w:val="00CE2B66"/>
    <w:rsid w:val="00CE4ECB"/>
    <w:rsid w:val="00CE510F"/>
    <w:rsid w:val="00CE696C"/>
    <w:rsid w:val="00CE6C62"/>
    <w:rsid w:val="00CF15EC"/>
    <w:rsid w:val="00CF5513"/>
    <w:rsid w:val="00CF7055"/>
    <w:rsid w:val="00D072C9"/>
    <w:rsid w:val="00D16A8C"/>
    <w:rsid w:val="00D23318"/>
    <w:rsid w:val="00D24CA4"/>
    <w:rsid w:val="00D254F7"/>
    <w:rsid w:val="00D25876"/>
    <w:rsid w:val="00D26EC5"/>
    <w:rsid w:val="00D317CB"/>
    <w:rsid w:val="00D32349"/>
    <w:rsid w:val="00D33393"/>
    <w:rsid w:val="00D37688"/>
    <w:rsid w:val="00D507F9"/>
    <w:rsid w:val="00D51ED0"/>
    <w:rsid w:val="00D62FBB"/>
    <w:rsid w:val="00D64090"/>
    <w:rsid w:val="00D6607A"/>
    <w:rsid w:val="00D66AD3"/>
    <w:rsid w:val="00D6734B"/>
    <w:rsid w:val="00D7081B"/>
    <w:rsid w:val="00D73463"/>
    <w:rsid w:val="00D7391D"/>
    <w:rsid w:val="00D762D7"/>
    <w:rsid w:val="00D80E4C"/>
    <w:rsid w:val="00D81F65"/>
    <w:rsid w:val="00D85CD5"/>
    <w:rsid w:val="00D85E15"/>
    <w:rsid w:val="00D878AD"/>
    <w:rsid w:val="00D902A0"/>
    <w:rsid w:val="00D902E5"/>
    <w:rsid w:val="00D9318A"/>
    <w:rsid w:val="00D948CD"/>
    <w:rsid w:val="00DA1634"/>
    <w:rsid w:val="00DA196A"/>
    <w:rsid w:val="00DA2F0B"/>
    <w:rsid w:val="00DA3F24"/>
    <w:rsid w:val="00DA5F69"/>
    <w:rsid w:val="00DA7D39"/>
    <w:rsid w:val="00DB19EB"/>
    <w:rsid w:val="00DB2596"/>
    <w:rsid w:val="00DB2B0B"/>
    <w:rsid w:val="00DB4FBE"/>
    <w:rsid w:val="00DB5005"/>
    <w:rsid w:val="00DB7769"/>
    <w:rsid w:val="00DC16A9"/>
    <w:rsid w:val="00DC4C1D"/>
    <w:rsid w:val="00DC6285"/>
    <w:rsid w:val="00DC7B1A"/>
    <w:rsid w:val="00DD0237"/>
    <w:rsid w:val="00DD3781"/>
    <w:rsid w:val="00DD4F57"/>
    <w:rsid w:val="00DD6B73"/>
    <w:rsid w:val="00DE0EF7"/>
    <w:rsid w:val="00DE410D"/>
    <w:rsid w:val="00DE6DAB"/>
    <w:rsid w:val="00DF175B"/>
    <w:rsid w:val="00DF22EE"/>
    <w:rsid w:val="00DF46A1"/>
    <w:rsid w:val="00E00BAE"/>
    <w:rsid w:val="00E05082"/>
    <w:rsid w:val="00E06133"/>
    <w:rsid w:val="00E07425"/>
    <w:rsid w:val="00E108BF"/>
    <w:rsid w:val="00E12422"/>
    <w:rsid w:val="00E1405B"/>
    <w:rsid w:val="00E203B3"/>
    <w:rsid w:val="00E213C7"/>
    <w:rsid w:val="00E33303"/>
    <w:rsid w:val="00E3405F"/>
    <w:rsid w:val="00E34FFD"/>
    <w:rsid w:val="00E37EB3"/>
    <w:rsid w:val="00E41136"/>
    <w:rsid w:val="00E41335"/>
    <w:rsid w:val="00E42DF3"/>
    <w:rsid w:val="00E43D18"/>
    <w:rsid w:val="00E528B4"/>
    <w:rsid w:val="00E531AF"/>
    <w:rsid w:val="00E53852"/>
    <w:rsid w:val="00E55F7C"/>
    <w:rsid w:val="00E564CC"/>
    <w:rsid w:val="00E570DD"/>
    <w:rsid w:val="00E619A4"/>
    <w:rsid w:val="00E71567"/>
    <w:rsid w:val="00E74538"/>
    <w:rsid w:val="00E74E24"/>
    <w:rsid w:val="00E77FFC"/>
    <w:rsid w:val="00E808EB"/>
    <w:rsid w:val="00E82DFE"/>
    <w:rsid w:val="00E83BA2"/>
    <w:rsid w:val="00E87123"/>
    <w:rsid w:val="00E907D9"/>
    <w:rsid w:val="00E92BA2"/>
    <w:rsid w:val="00E92E0A"/>
    <w:rsid w:val="00E934D8"/>
    <w:rsid w:val="00E949B4"/>
    <w:rsid w:val="00E95A0E"/>
    <w:rsid w:val="00E95A4F"/>
    <w:rsid w:val="00E96819"/>
    <w:rsid w:val="00EA6BB5"/>
    <w:rsid w:val="00EB3D8A"/>
    <w:rsid w:val="00EB415F"/>
    <w:rsid w:val="00EC17A2"/>
    <w:rsid w:val="00EC627F"/>
    <w:rsid w:val="00EC63E7"/>
    <w:rsid w:val="00EC6539"/>
    <w:rsid w:val="00EC681C"/>
    <w:rsid w:val="00ED3760"/>
    <w:rsid w:val="00ED54C0"/>
    <w:rsid w:val="00ED5C27"/>
    <w:rsid w:val="00ED640A"/>
    <w:rsid w:val="00EE282E"/>
    <w:rsid w:val="00EE4089"/>
    <w:rsid w:val="00EF1D40"/>
    <w:rsid w:val="00EF2908"/>
    <w:rsid w:val="00EF4138"/>
    <w:rsid w:val="00EF4348"/>
    <w:rsid w:val="00EF50D5"/>
    <w:rsid w:val="00EF580B"/>
    <w:rsid w:val="00F004ED"/>
    <w:rsid w:val="00F0052C"/>
    <w:rsid w:val="00F01C7C"/>
    <w:rsid w:val="00F03130"/>
    <w:rsid w:val="00F076E4"/>
    <w:rsid w:val="00F11B6D"/>
    <w:rsid w:val="00F13C27"/>
    <w:rsid w:val="00F14A6D"/>
    <w:rsid w:val="00F14BAC"/>
    <w:rsid w:val="00F16D43"/>
    <w:rsid w:val="00F172CD"/>
    <w:rsid w:val="00F23300"/>
    <w:rsid w:val="00F23444"/>
    <w:rsid w:val="00F25F6A"/>
    <w:rsid w:val="00F30E37"/>
    <w:rsid w:val="00F31FDE"/>
    <w:rsid w:val="00F447E3"/>
    <w:rsid w:val="00F44A35"/>
    <w:rsid w:val="00F54490"/>
    <w:rsid w:val="00F66251"/>
    <w:rsid w:val="00F66DEF"/>
    <w:rsid w:val="00F67FB9"/>
    <w:rsid w:val="00F746F0"/>
    <w:rsid w:val="00F8224F"/>
    <w:rsid w:val="00F82373"/>
    <w:rsid w:val="00F849DE"/>
    <w:rsid w:val="00F86D50"/>
    <w:rsid w:val="00F86F7B"/>
    <w:rsid w:val="00F905B2"/>
    <w:rsid w:val="00FA1152"/>
    <w:rsid w:val="00FA3D73"/>
    <w:rsid w:val="00FA4877"/>
    <w:rsid w:val="00FA73C5"/>
    <w:rsid w:val="00FA79B9"/>
    <w:rsid w:val="00FB0BB7"/>
    <w:rsid w:val="00FB0F5A"/>
    <w:rsid w:val="00FB6094"/>
    <w:rsid w:val="00FB6365"/>
    <w:rsid w:val="00FC4026"/>
    <w:rsid w:val="00FC6D66"/>
    <w:rsid w:val="00FD447B"/>
    <w:rsid w:val="00FD5F07"/>
    <w:rsid w:val="00FD6EE8"/>
    <w:rsid w:val="00FE0157"/>
    <w:rsid w:val="00FE10FF"/>
    <w:rsid w:val="00FF1492"/>
    <w:rsid w:val="00FF354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7D63C43"/>
  <w15:docId w15:val="{CD967348-0863-49AC-9032-F7BB352541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052C"/>
  </w:style>
  <w:style w:type="paragraph" w:styleId="Heading1">
    <w:name w:val="heading 1"/>
    <w:basedOn w:val="Normal"/>
    <w:next w:val="Normal"/>
    <w:link w:val="Heading1Char"/>
    <w:uiPriority w:val="9"/>
    <w:qFormat/>
    <w:rsid w:val="000F04B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201538"/>
    <w:pPr>
      <w:numPr>
        <w:numId w:val="1"/>
      </w:numPr>
      <w:autoSpaceDE w:val="0"/>
      <w:autoSpaceDN w:val="0"/>
      <w:adjustRightInd w:val="0"/>
      <w:spacing w:after="0" w:line="480" w:lineRule="auto"/>
      <w:ind w:left="450" w:hanging="450"/>
      <w:outlineLvl w:val="1"/>
    </w:pPr>
    <w:rPr>
      <w:rFonts w:ascii="Times New Roman" w:eastAsia="TimesNewRomanPSMT" w:hAnsi="Times New Roman" w:cs="Times New Roman"/>
      <w:b/>
      <w:sz w:val="24"/>
      <w:szCs w:val="24"/>
    </w:rPr>
  </w:style>
  <w:style w:type="paragraph" w:styleId="Heading3">
    <w:name w:val="heading 3"/>
    <w:basedOn w:val="SUBBAB2"/>
    <w:next w:val="Normal"/>
    <w:link w:val="Heading3Char"/>
    <w:uiPriority w:val="9"/>
    <w:unhideWhenUsed/>
    <w:qFormat/>
    <w:rsid w:val="00DF46A1"/>
    <w:pPr>
      <w:outlineLvl w:val="2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F04B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aliases w:val="sub de titre 4,ANNEX,List Paragraph1,Body of text"/>
    <w:basedOn w:val="Normal"/>
    <w:link w:val="ListParagraphChar"/>
    <w:uiPriority w:val="34"/>
    <w:qFormat/>
    <w:rsid w:val="006C6E37"/>
    <w:pPr>
      <w:ind w:left="720"/>
      <w:contextualSpacing/>
    </w:pPr>
  </w:style>
  <w:style w:type="character" w:customStyle="1" w:styleId="ListParagraphChar">
    <w:name w:val="List Paragraph Char"/>
    <w:aliases w:val="sub de titre 4 Char,ANNEX Char,List Paragraph1 Char,Body of text Char"/>
    <w:basedOn w:val="DefaultParagraphFont"/>
    <w:link w:val="ListParagraph"/>
    <w:uiPriority w:val="34"/>
    <w:rsid w:val="00201538"/>
  </w:style>
  <w:style w:type="character" w:customStyle="1" w:styleId="Heading2Char">
    <w:name w:val="Heading 2 Char"/>
    <w:basedOn w:val="DefaultParagraphFont"/>
    <w:link w:val="Heading2"/>
    <w:uiPriority w:val="9"/>
    <w:rsid w:val="00201538"/>
    <w:rPr>
      <w:rFonts w:ascii="Times New Roman" w:eastAsia="TimesNewRomanPSMT" w:hAnsi="Times New Roman" w:cs="Times New Roman"/>
      <w:b/>
      <w:sz w:val="24"/>
      <w:szCs w:val="24"/>
    </w:rPr>
  </w:style>
  <w:style w:type="paragraph" w:customStyle="1" w:styleId="SUBBAB2">
    <w:name w:val="SUB BAB 2"/>
    <w:basedOn w:val="ListParagraph"/>
    <w:link w:val="SUBBAB2Char"/>
    <w:qFormat/>
    <w:rsid w:val="00DF46A1"/>
    <w:pPr>
      <w:spacing w:after="0" w:line="480" w:lineRule="auto"/>
      <w:ind w:left="450" w:hanging="450"/>
      <w:jc w:val="both"/>
    </w:pPr>
    <w:rPr>
      <w:rFonts w:ascii="Times New Roman" w:hAnsi="Times New Roman" w:cs="Times New Roman"/>
      <w:b/>
      <w:sz w:val="24"/>
      <w:szCs w:val="24"/>
    </w:rPr>
  </w:style>
  <w:style w:type="character" w:customStyle="1" w:styleId="SUBBAB2Char">
    <w:name w:val="SUB BAB 2 Char"/>
    <w:basedOn w:val="ListParagraphChar"/>
    <w:link w:val="SUBBAB2"/>
    <w:rsid w:val="00DF46A1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DF46A1"/>
    <w:rPr>
      <w:rFonts w:ascii="Times New Roman" w:hAnsi="Times New Roman" w:cs="Times New Roman"/>
      <w:b/>
      <w:sz w:val="24"/>
      <w:szCs w:val="24"/>
    </w:rPr>
  </w:style>
  <w:style w:type="paragraph" w:customStyle="1" w:styleId="Default">
    <w:name w:val="Default"/>
    <w:rsid w:val="0021018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531AF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7633D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C938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C12567"/>
    <w:rPr>
      <w:b/>
      <w:bCs/>
    </w:rPr>
  </w:style>
  <w:style w:type="paragraph" w:styleId="TOCHeading">
    <w:name w:val="TOC Heading"/>
    <w:basedOn w:val="Heading1"/>
    <w:next w:val="Normal"/>
    <w:uiPriority w:val="39"/>
    <w:unhideWhenUsed/>
    <w:qFormat/>
    <w:rsid w:val="000F04BD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CE510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510F"/>
  </w:style>
  <w:style w:type="paragraph" w:styleId="Footer">
    <w:name w:val="footer"/>
    <w:basedOn w:val="Normal"/>
    <w:link w:val="FooterChar"/>
    <w:uiPriority w:val="99"/>
    <w:unhideWhenUsed/>
    <w:rsid w:val="00CE510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510F"/>
  </w:style>
  <w:style w:type="paragraph" w:customStyle="1" w:styleId="SUBBAB3">
    <w:name w:val="SUB BAB 3"/>
    <w:basedOn w:val="ListParagraph"/>
    <w:next w:val="Heading2"/>
    <w:link w:val="SUBBAB3Char"/>
    <w:qFormat/>
    <w:rsid w:val="00201538"/>
    <w:pPr>
      <w:numPr>
        <w:numId w:val="8"/>
      </w:numPr>
      <w:spacing w:after="0" w:line="480" w:lineRule="auto"/>
      <w:ind w:left="450" w:hanging="450"/>
      <w:jc w:val="both"/>
    </w:pPr>
    <w:rPr>
      <w:rFonts w:ascii="Times New Roman" w:hAnsi="Times New Roman" w:cs="Times New Roman"/>
      <w:b/>
      <w:sz w:val="24"/>
      <w:szCs w:val="24"/>
    </w:rPr>
  </w:style>
  <w:style w:type="character" w:customStyle="1" w:styleId="SUBBAB3Char">
    <w:name w:val="SUB BAB 3 Char"/>
    <w:basedOn w:val="ListParagraphChar"/>
    <w:link w:val="SUBBAB3"/>
    <w:rsid w:val="00201538"/>
    <w:rPr>
      <w:rFonts w:ascii="Times New Roman" w:hAnsi="Times New Roman" w:cs="Times New Roman"/>
      <w:b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20153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201538"/>
    <w:pPr>
      <w:spacing w:after="100"/>
      <w:ind w:left="220"/>
    </w:pPr>
  </w:style>
  <w:style w:type="paragraph" w:customStyle="1" w:styleId="Style1">
    <w:name w:val="Style1"/>
    <w:basedOn w:val="SUBBAB2"/>
    <w:next w:val="Heading2"/>
    <w:link w:val="Style1Char"/>
    <w:qFormat/>
    <w:rsid w:val="00DF46A1"/>
  </w:style>
  <w:style w:type="character" w:customStyle="1" w:styleId="Style1Char">
    <w:name w:val="Style1 Char"/>
    <w:basedOn w:val="SUBBAB2Char"/>
    <w:link w:val="Style1"/>
    <w:rsid w:val="00DF46A1"/>
    <w:rPr>
      <w:rFonts w:ascii="Times New Roman" w:hAnsi="Times New Roman" w:cs="Times New Roman"/>
      <w:b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0B5AED"/>
    <w:pPr>
      <w:spacing w:after="100"/>
      <w:ind w:left="440"/>
    </w:pPr>
  </w:style>
  <w:style w:type="character" w:styleId="FollowedHyperlink">
    <w:name w:val="FollowedHyperlink"/>
    <w:basedOn w:val="DefaultParagraphFont"/>
    <w:uiPriority w:val="99"/>
    <w:semiHidden/>
    <w:unhideWhenUsed/>
    <w:rsid w:val="00B64F12"/>
    <w:rPr>
      <w:color w:val="954F72"/>
      <w:u w:val="single"/>
    </w:rPr>
  </w:style>
  <w:style w:type="paragraph" w:customStyle="1" w:styleId="xl65">
    <w:name w:val="xl65"/>
    <w:basedOn w:val="Normal"/>
    <w:rsid w:val="00B64F1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6">
    <w:name w:val="xl66"/>
    <w:basedOn w:val="Normal"/>
    <w:rsid w:val="00B64F1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7">
    <w:name w:val="xl67"/>
    <w:basedOn w:val="Normal"/>
    <w:rsid w:val="00B64F1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8">
    <w:name w:val="xl68"/>
    <w:basedOn w:val="Normal"/>
    <w:rsid w:val="00B64F1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9">
    <w:name w:val="xl69"/>
    <w:basedOn w:val="Normal"/>
    <w:rsid w:val="00B64F12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0">
    <w:name w:val="xl70"/>
    <w:basedOn w:val="Normal"/>
    <w:rsid w:val="00B64F1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B64F1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B64F1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B64F1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B64F1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B64F1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B64F1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029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029D"/>
    <w:rPr>
      <w:rFonts w:ascii="Segoe UI" w:hAnsi="Segoe UI" w:cs="Segoe UI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CB2801"/>
    <w:pPr>
      <w:spacing w:after="0" w:line="240" w:lineRule="auto"/>
      <w:ind w:left="993" w:hanging="284"/>
    </w:pPr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549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4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66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51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33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1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98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9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63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78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13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96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80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95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38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49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2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93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83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13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62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kalteng.prokal.co/read/news/511772-minim-penawasan-pencemaran-limbah-di-sungai-terulang.html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gatra.com/detail/news/454618/ekonomi//mentan-sektor-perkebunan-bisatingkatkan-devisa-negara/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cnnindonesia.com/nasional/20220909131333-12-845629/klhk-bidik-tesangka-korporasi-kasus-pencemaran-lingkungan-riau/amp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10" Type="http://schemas.openxmlformats.org/officeDocument/2006/relationships/hyperlink" Target="https://www.gramedia.com/literasi/rasio-profitabilitas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investasi.kontan.co.id/news/ini-alasan-sinar-mas-argo-sinar-merugi-rp-196-triliun-di-kuartal-i-2020/" TargetMode="External"/><Relationship Id="rId14" Type="http://schemas.openxmlformats.org/officeDocument/2006/relationships/hyperlink" Target="http://www.idx.co.i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8B7B25-FF03-499E-811C-0C57E25949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1444</Words>
  <Characters>65235</Characters>
  <Application>Microsoft Office Word</Application>
  <DocSecurity>0</DocSecurity>
  <Lines>543</Lines>
  <Paragraphs>1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PC</cp:lastModifiedBy>
  <cp:revision>4</cp:revision>
  <cp:lastPrinted>2024-01-12T04:14:00Z</cp:lastPrinted>
  <dcterms:created xsi:type="dcterms:W3CDTF">2024-02-21T18:25:00Z</dcterms:created>
  <dcterms:modified xsi:type="dcterms:W3CDTF">2024-03-06T03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1bae1f3-bac4-315a-badc-eb7cf7d9d334</vt:lpwstr>
  </property>
  <property fmtid="{D5CDD505-2E9C-101B-9397-08002B2CF9AE}" pid="4" name="Mendeley Citation Style_1">
    <vt:lpwstr>http://www.zotero.org/styles/american-political-science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chicago-note-bibliography</vt:lpwstr>
  </property>
  <property fmtid="{D5CDD505-2E9C-101B-9397-08002B2CF9AE}" pid="14" name="Mendeley Recent Style Name 4_1">
    <vt:lpwstr>Chicago Manual of Style 17th edition (no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